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C1D4C2" w14:textId="015D86B5" w:rsidR="00252076" w:rsidRPr="003F2D5D" w:rsidRDefault="002448AD">
      <w:pPr>
        <w:rPr>
          <w:b/>
          <w:bCs/>
          <w:lang w:val="en-US"/>
        </w:rPr>
      </w:pPr>
      <w:r w:rsidRPr="003F2D5D">
        <w:rPr>
          <w:b/>
          <w:bCs/>
          <w:lang w:val="en-US"/>
        </w:rPr>
        <w:t>Supplemental file</w:t>
      </w:r>
      <w:r w:rsidR="00B30BB3" w:rsidRPr="003F2D5D">
        <w:rPr>
          <w:b/>
          <w:bCs/>
          <w:lang w:val="en-US"/>
        </w:rPr>
        <w:t xml:space="preserve"> </w:t>
      </w:r>
      <w:r w:rsidR="003F2D5D">
        <w:rPr>
          <w:b/>
          <w:bCs/>
          <w:lang w:val="en-US"/>
        </w:rPr>
        <w:t>1</w:t>
      </w:r>
    </w:p>
    <w:p w14:paraId="500BE5C0" w14:textId="77777777" w:rsidR="002448AD" w:rsidRPr="000F4D63" w:rsidRDefault="002448AD" w:rsidP="002448AD">
      <w:pPr>
        <w:rPr>
          <w:rFonts w:asciiTheme="majorHAnsi" w:hAnsiTheme="majorHAnsi" w:cstheme="majorHAnsi"/>
          <w:lang w:val="en-US"/>
        </w:rPr>
      </w:pPr>
      <w:r w:rsidRPr="002448AD">
        <w:rPr>
          <w:rFonts w:asciiTheme="majorHAnsi" w:hAnsiTheme="majorHAnsi" w:cstheme="majorHAnsi"/>
          <w:lang w:val="en-US"/>
        </w:rPr>
        <w:t xml:space="preserve">Natural Transformation, Protein Expression, and Cryoconservation of the Filamentous Cyanobacterium </w:t>
      </w:r>
      <w:r w:rsidRPr="002448AD">
        <w:rPr>
          <w:rFonts w:asciiTheme="majorHAnsi" w:hAnsiTheme="majorHAnsi" w:cstheme="majorHAnsi"/>
          <w:i/>
          <w:lang w:val="en-US"/>
        </w:rPr>
        <w:t>Phormidium lacuna</w:t>
      </w:r>
      <w:r w:rsidRPr="002448AD">
        <w:rPr>
          <w:rFonts w:asciiTheme="majorHAnsi" w:hAnsiTheme="majorHAnsi" w:cstheme="majorHAnsi"/>
          <w:lang w:val="en-US"/>
        </w:rPr>
        <w:t xml:space="preserve"> </w:t>
      </w:r>
    </w:p>
    <w:p w14:paraId="7379D754" w14:textId="7C05893E" w:rsidR="003A7DE5" w:rsidRDefault="003A7DE5">
      <w:pPr>
        <w:rPr>
          <w:lang w:val="en-US"/>
        </w:rPr>
      </w:pPr>
      <w:r w:rsidRPr="003A7DE5">
        <w:rPr>
          <w:lang w:val="en-US"/>
        </w:rPr>
        <w:t>Clo</w:t>
      </w:r>
      <w:r>
        <w:rPr>
          <w:lang w:val="en-US"/>
        </w:rPr>
        <w:t xml:space="preserve">ning of vectors for transformation of </w:t>
      </w:r>
      <w:r w:rsidRPr="003A7DE5">
        <w:rPr>
          <w:i/>
          <w:lang w:val="en-US"/>
        </w:rPr>
        <w:t>P. lacuna</w:t>
      </w:r>
    </w:p>
    <w:p w14:paraId="2446B6E4" w14:textId="4A7801EE" w:rsidR="003A7DE5" w:rsidRPr="003A7DE5" w:rsidRDefault="003A7DE5">
      <w:pPr>
        <w:rPr>
          <w:lang w:val="en-US"/>
        </w:rPr>
      </w:pPr>
      <w:r>
        <w:rPr>
          <w:lang w:val="en-US"/>
        </w:rPr>
        <w:t>For pAK1, pAK2 and pAK3, the inserts of pBK47, pBK54</w:t>
      </w:r>
      <w:r w:rsidR="003F2D5D">
        <w:rPr>
          <w:lang w:val="en-US"/>
        </w:rPr>
        <w:t>,</w:t>
      </w:r>
      <w:r>
        <w:rPr>
          <w:lang w:val="en-US"/>
        </w:rPr>
        <w:t xml:space="preserve"> and pBK55 were amplified by PCR</w:t>
      </w:r>
      <w:r w:rsidR="003F2D5D">
        <w:rPr>
          <w:lang w:val="en-US"/>
        </w:rPr>
        <w:t>,</w:t>
      </w:r>
      <w:r>
        <w:rPr>
          <w:lang w:val="en-US"/>
        </w:rPr>
        <w:t xml:space="preserve"> </w:t>
      </w:r>
      <w:r w:rsidR="003F2D5D">
        <w:rPr>
          <w:lang w:val="en-US"/>
        </w:rPr>
        <w:t xml:space="preserve">respectively, </w:t>
      </w:r>
      <w:r>
        <w:rPr>
          <w:lang w:val="en-US"/>
        </w:rPr>
        <w:t>and the PCR product</w:t>
      </w:r>
      <w:r w:rsidR="003F2D5D">
        <w:rPr>
          <w:lang w:val="en-US"/>
        </w:rPr>
        <w:t>s</w:t>
      </w:r>
      <w:r>
        <w:rPr>
          <w:lang w:val="en-US"/>
        </w:rPr>
        <w:t xml:space="preserve"> w</w:t>
      </w:r>
      <w:r w:rsidR="003F2D5D">
        <w:rPr>
          <w:lang w:val="en-US"/>
        </w:rPr>
        <w:t>ere</w:t>
      </w:r>
      <w:r>
        <w:rPr>
          <w:lang w:val="en-US"/>
        </w:rPr>
        <w:t xml:space="preserve"> cloned into pFN1. Plasmids and primers are given in the tables below. Cloning </w:t>
      </w:r>
      <w:r w:rsidR="00B30BB3">
        <w:rPr>
          <w:lang w:val="en-US"/>
        </w:rPr>
        <w:t xml:space="preserve">and PCR were </w:t>
      </w:r>
      <w:r>
        <w:rPr>
          <w:lang w:val="en-US"/>
        </w:rPr>
        <w:t>performed accordin</w:t>
      </w:r>
      <w:r w:rsidR="00B30BB3">
        <w:rPr>
          <w:lang w:val="en-US"/>
        </w:rPr>
        <w:t>g</w:t>
      </w:r>
      <w:r>
        <w:rPr>
          <w:lang w:val="en-US"/>
        </w:rPr>
        <w:t xml:space="preserve"> to standard procedures</w:t>
      </w:r>
      <w:r w:rsidR="00B30BB3">
        <w:rPr>
          <w:lang w:val="en-US"/>
        </w:rPr>
        <w:fldChar w:fldCharType="begin"/>
      </w:r>
      <w:r w:rsidR="00B30BB3">
        <w:rPr>
          <w:lang w:val="en-US"/>
        </w:rPr>
        <w:instrText xml:space="preserve"> ADDIN EN.CITE &lt;EndNote&gt;&lt;Cite&gt;&lt;Author&gt;Sambrook&lt;/Author&gt;&lt;Year&gt;2001&lt;/Year&gt;&lt;RecNum&gt;7855&lt;/RecNum&gt;&lt;DisplayText&gt;&lt;style face="superscript"&gt;1&lt;/style&gt;&lt;/DisplayText&gt;&lt;record&gt;&lt;rec-number&gt;7855&lt;/rec-number&gt;&lt;foreign-keys&gt;&lt;key app="EN" db-id="9e5t5asxf2dz5rew9wevtsw4x2z2vs05xrp2" timestamp="1530646213"&gt;7855&lt;/key&gt;&lt;/foreign-keys&gt;&lt;ref-type name="Book"&gt;6&lt;/ref-type&gt;&lt;contributors&gt;&lt;authors&gt;&lt;author&gt;Sambrook, J.&lt;/author&gt;&lt;author&gt;Russell, D.W.&lt;/author&gt;&lt;/authors&gt;&lt;/contributors&gt;&lt;titles&gt;&lt;title&gt;Molecular Cloning. A Laboratory Manual. 3rd edition.&lt;/title&gt;&lt;/titles&gt;&lt;reprint-edition&gt;Not in File&lt;/reprint-edition&gt;&lt;keywords&gt;&lt;keyword&gt;cloning&lt;/keyword&gt;&lt;keyword&gt;laboratories&lt;/keyword&gt;&lt;keyword&gt;MOLECULAR-CLONING&lt;/keyword&gt;&lt;/keywords&gt;&lt;dates&gt;&lt;year&gt;2001&lt;/year&gt;&lt;pub-dates&gt;&lt;date&gt;2001&lt;/date&gt;&lt;/pub-dates&gt;&lt;/dates&gt;&lt;publisher&gt;Cold Spring Harbor Laboratory Press&lt;/publisher&gt;&lt;label&gt;16662&lt;/label&gt;&lt;urls&gt;&lt;/urls&gt;&lt;/record&gt;&lt;/Cite&gt;&lt;/EndNote&gt;</w:instrText>
      </w:r>
      <w:r w:rsidR="00B30BB3">
        <w:rPr>
          <w:lang w:val="en-US"/>
        </w:rPr>
        <w:fldChar w:fldCharType="separate"/>
      </w:r>
      <w:r w:rsidR="00B30BB3" w:rsidRPr="00B30BB3">
        <w:rPr>
          <w:noProof/>
          <w:vertAlign w:val="superscript"/>
          <w:lang w:val="en-US"/>
        </w:rPr>
        <w:t>1</w:t>
      </w:r>
      <w:r w:rsidR="00B30BB3">
        <w:rPr>
          <w:lang w:val="en-US"/>
        </w:rPr>
        <w:fldChar w:fldCharType="end"/>
      </w:r>
      <w:r>
        <w:rPr>
          <w:lang w:val="en-US"/>
        </w:rPr>
        <w:t>.</w:t>
      </w:r>
      <w:r w:rsidR="00E57188">
        <w:rPr>
          <w:lang w:val="en-US"/>
        </w:rPr>
        <w:t xml:space="preserve"> The sequence of pMH1 was generated by DNA synthesis</w:t>
      </w:r>
      <w:r w:rsidR="00B04D16">
        <w:rPr>
          <w:lang w:val="en-US"/>
        </w:rPr>
        <w:t xml:space="preserve"> and </w:t>
      </w:r>
      <w:r w:rsidR="00E57188">
        <w:rPr>
          <w:lang w:val="en-US"/>
        </w:rPr>
        <w:t>cloned into pUC19</w:t>
      </w:r>
      <w:r w:rsidR="00B04D16">
        <w:rPr>
          <w:lang w:val="en-US"/>
        </w:rPr>
        <w:t>.</w:t>
      </w:r>
    </w:p>
    <w:p w14:paraId="47E30898" w14:textId="77777777" w:rsidR="003A7DE5" w:rsidRPr="003A7DE5" w:rsidRDefault="003A7DE5" w:rsidP="00B30BB3">
      <w:pPr>
        <w:rPr>
          <w:lang w:val="en-US"/>
        </w:rPr>
      </w:pPr>
    </w:p>
    <w:p w14:paraId="6BCD78CC" w14:textId="77777777" w:rsidR="002448AD" w:rsidRPr="004F0EAE" w:rsidRDefault="00F8709A" w:rsidP="00B30BB3">
      <w:pPr>
        <w:rPr>
          <w:b/>
          <w:bCs/>
          <w:lang w:val="en-US"/>
        </w:rPr>
      </w:pPr>
      <w:r w:rsidRPr="004F0EAE">
        <w:rPr>
          <w:b/>
          <w:bCs/>
          <w:lang w:val="en-US"/>
        </w:rPr>
        <w:t xml:space="preserve">List of </w:t>
      </w:r>
      <w:r w:rsidR="000B62BE" w:rsidRPr="004F0EAE">
        <w:rPr>
          <w:b/>
          <w:bCs/>
          <w:lang w:val="en-US"/>
        </w:rPr>
        <w:t xml:space="preserve">transformation </w:t>
      </w:r>
      <w:r w:rsidRPr="004F0EAE">
        <w:rPr>
          <w:b/>
          <w:bCs/>
          <w:lang w:val="en-US"/>
        </w:rPr>
        <w:t>vectors</w:t>
      </w:r>
      <w:r w:rsidR="00026ACF" w:rsidRPr="004F0EAE">
        <w:rPr>
          <w:b/>
          <w:bCs/>
          <w:lang w:val="en-US"/>
        </w:rPr>
        <w:t xml:space="preserve"> </w:t>
      </w:r>
    </w:p>
    <w:tbl>
      <w:tblPr>
        <w:tblW w:w="5000" w:type="pct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1193"/>
        <w:gridCol w:w="4333"/>
        <w:gridCol w:w="2267"/>
        <w:gridCol w:w="1269"/>
      </w:tblGrid>
      <w:tr w:rsidR="000A1912" w:rsidRPr="00B30BB3" w14:paraId="371A7566" w14:textId="77777777" w:rsidTr="000F4D63">
        <w:tc>
          <w:tcPr>
            <w:tcW w:w="65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A0122F" w14:textId="77777777" w:rsidR="000A1912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de-DE"/>
              </w:rPr>
              <w:t>Vector</w:t>
            </w:r>
          </w:p>
        </w:tc>
        <w:tc>
          <w:tcPr>
            <w:tcW w:w="23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E67A74" w14:textId="77777777" w:rsidR="000A1912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de-DE"/>
              </w:rPr>
              <w:t>Purpose</w:t>
            </w:r>
          </w:p>
        </w:tc>
        <w:tc>
          <w:tcPr>
            <w:tcW w:w="125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F484C3" w14:textId="77777777" w:rsidR="000A1912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de-DE"/>
              </w:rPr>
              <w:t>Size [bp]</w:t>
            </w:r>
          </w:p>
        </w:tc>
        <w:tc>
          <w:tcPr>
            <w:tcW w:w="7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9617C3" w14:textId="77777777" w:rsidR="000A1912" w:rsidRPr="00B30BB3" w:rsidRDefault="00475400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de-DE"/>
              </w:rPr>
              <w:t>R</w:t>
            </w:r>
            <w:r w:rsidR="000F4D63" w:rsidRPr="00B30BB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de-DE"/>
              </w:rPr>
              <w:t>eference</w:t>
            </w:r>
            <w:r w:rsidRPr="00B30BB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de-DE"/>
              </w:rPr>
              <w:t>s</w:t>
            </w:r>
          </w:p>
        </w:tc>
      </w:tr>
      <w:tr w:rsidR="00026ACF" w:rsidRPr="00B30BB3" w14:paraId="24C8329B" w14:textId="77777777" w:rsidTr="000F4D63">
        <w:tc>
          <w:tcPr>
            <w:tcW w:w="65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169091" w14:textId="77777777" w:rsidR="00026ACF" w:rsidRPr="00B30BB3" w:rsidRDefault="00EA0E5E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</w:t>
            </w:r>
            <w:r w:rsidR="00E5718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pFN1</w:t>
            </w:r>
          </w:p>
        </w:tc>
        <w:tc>
          <w:tcPr>
            <w:tcW w:w="23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B4BB3B" w14:textId="77777777" w:rsidR="00026ACF" w:rsidRPr="00B30BB3" w:rsidRDefault="00026ACF" w:rsidP="00B30BB3">
            <w:pPr>
              <w:rPr>
                <w:sz w:val="20"/>
                <w:szCs w:val="20"/>
                <w:lang w:val="en-GB"/>
              </w:rPr>
            </w:pPr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P. lacuna</w: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 knock out of </w:t>
            </w:r>
            <w:proofErr w:type="spell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chwA</w:t>
            </w:r>
            <w:proofErr w:type="spellEnd"/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, </w:t>
            </w:r>
            <w:proofErr w:type="spellStart"/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>KanR</w:t>
            </w:r>
            <w:proofErr w:type="spellEnd"/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 resistance</w:t>
            </w:r>
          </w:p>
        </w:tc>
        <w:tc>
          <w:tcPr>
            <w:tcW w:w="125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7F94E1" w14:textId="0DECD983" w:rsidR="00026AC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  <w:r w:rsidR="001477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,</w: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400 </w:t>
            </w:r>
          </w:p>
        </w:tc>
        <w:tc>
          <w:tcPr>
            <w:tcW w:w="7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7F82C2" w14:textId="77777777" w:rsidR="00026AC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</w: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B30BB3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Nies&lt;/Author&gt;&lt;Year&gt;2020&lt;/Year&gt;&lt;RecNum&gt;18568&lt;/RecNum&gt;&lt;DisplayText&gt;&lt;style face="superscript"&gt;2&lt;/style&gt;&lt;/DisplayText&gt;&lt;record&gt;&lt;rec-number&gt;18568&lt;/rec-number&gt;&lt;foreign-keys&gt;&lt;key app="EN" db-id="9e5t5asxf2dz5rew9wevtsw4x2z2vs05xrp2" timestamp="1596813918"&gt;18568&lt;/key&gt;&lt;/foreign-keys&gt;&lt;ref-type name="Journal Article"&gt;17&lt;/ref-type&gt;&lt;contributors&gt;&lt;authors&gt;&lt;author&gt;Nies, F.&lt;/author&gt;&lt;author&gt;Mielke, M.&lt;/author&gt;&lt;author&gt;Pochert, J.&lt;/author&gt;&lt;author&gt;Lamparter, T.&lt;/author&gt;&lt;/authors&gt;&lt;/contributors&gt;&lt;auth-address&gt;Botanical Institute, Karlsruhe Institute of Technology (KIT), Karlsruhe, Germany.&lt;/auth-address&gt;&lt;titles&gt;&lt;title&gt;&lt;style face="normal" font="default" size="100%"&gt;Natural transformation of the filamentous cyanobacterium &lt;/style&gt;&lt;style face="italic" font="default" size="100%"&gt;Phormidium lacuna&lt;/style&gt;&lt;/title&gt;&lt;secondary-title&gt;PLoS One&lt;/secondary-title&gt;&lt;/titles&gt;&lt;periodical&gt;&lt;full-title&gt;PLoS ONE&lt;/full-title&gt;&lt;/periodical&gt;&lt;pages&gt;e0234440&lt;/pages&gt;&lt;volume&gt;15&lt;/volume&gt;&lt;number&gt;6&lt;/number&gt;&lt;edition&gt;2020/06/13&lt;/edition&gt;&lt;dates&gt;&lt;year&gt;2020&lt;/year&gt;&lt;/dates&gt;&lt;isbn&gt;1932-6203 (Electronic)&amp;#xD;1932-6203 (Linking)&lt;/isbn&gt;&lt;accession-num&gt;32530971&lt;/accession-num&gt;&lt;urls&gt;&lt;related-urls&gt;&lt;url&gt;https://www.ncbi.nlm.nih.gov/pubmed/32530971&lt;/url&gt;&lt;url&gt;https://www.ncbi.nlm.nih.gov/pmc/articles/PMC7292380/pdf/pone.0234440.pdf&lt;/url&gt;&lt;/related-urls&gt;&lt;/urls&gt;&lt;custom2&gt;PMC7292380&lt;/custom2&gt;&lt;electronic-resource-num&gt;10.1371/journal.pone.0234440&lt;/electronic-resource-num&gt;&lt;/record&gt;&lt;/Cite&gt;&lt;/EndNote&gt;</w:instrTex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B30BB3" w:rsidRPr="00B30BB3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  <w:lang w:eastAsia="de-DE"/>
              </w:rPr>
              <w:t>2</w: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B10B4F" w:rsidRPr="00B30BB3" w14:paraId="645BC6A6" w14:textId="77777777" w:rsidTr="000F4D63">
        <w:tc>
          <w:tcPr>
            <w:tcW w:w="65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A2DE4" w14:textId="77777777" w:rsidR="00B10B4F" w:rsidRPr="00B30BB3" w:rsidRDefault="00B10B4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pBK47 </w:t>
            </w:r>
          </w:p>
        </w:tc>
        <w:tc>
          <w:tcPr>
            <w:tcW w:w="23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CF458A" w14:textId="77777777" w:rsidR="00B10B4F" w:rsidRPr="00B30BB3" w:rsidRDefault="00026ACF" w:rsidP="00B30BB3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de-DE"/>
              </w:rPr>
            </w:pPr>
            <w:proofErr w:type="spell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  <w:t>sfGFP</w:t>
            </w:r>
            <w:proofErr w:type="spellEnd"/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 xml:space="preserve"> expression in </w:t>
            </w:r>
            <w:proofErr w:type="spell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  <w:t>Synechococcus</w:t>
            </w:r>
            <w:proofErr w:type="spellEnd"/>
            <w:r w:rsidR="000B62BE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 xml:space="preserve"> sp. PCC 7002</w:t>
            </w:r>
            <w:r w:rsidR="00713DFC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 xml:space="preserve">, </w:t>
            </w:r>
            <w:r w:rsidR="00713DFC"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  <w:t>cpc560</w:t>
            </w:r>
            <w:r w:rsidR="00713DFC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 xml:space="preserve"> promoter</w:t>
            </w:r>
          </w:p>
        </w:tc>
        <w:tc>
          <w:tcPr>
            <w:tcW w:w="125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ABA46F" w14:textId="5261335B" w:rsidR="00B10B4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  <w:r w:rsidR="001477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,</w: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301 </w:t>
            </w:r>
          </w:p>
        </w:tc>
        <w:tc>
          <w:tcPr>
            <w:tcW w:w="7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D02657" w14:textId="77777777" w:rsidR="00B10B4F" w:rsidRPr="00B30BB3" w:rsidRDefault="00B10B4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fldChar w:fldCharType="begin"/>
            </w:r>
            <w:r w:rsidR="00B30BB3"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instrText xml:space="preserve"> ADDIN EN.CITE &lt;EndNote&gt;&lt;Cite&gt;&lt;Author&gt;Kachel&lt;/Author&gt;&lt;Year&gt;2020&lt;/Year&gt;&lt;RecNum&gt;18749&lt;/RecNum&gt;&lt;DisplayText&gt;&lt;style face="superscript"&gt;3&lt;/style&gt;&lt;/DisplayText&gt;&lt;record&gt;&lt;rec-number&gt;18749&lt;/rec-number&gt;&lt;foreign-keys&gt;&lt;key app="EN" db-id="9e5t5asxf2dz5rew9wevtsw4x2z2vs05xrp2" timestamp="1620400844"&gt;18749&lt;/key&gt;&lt;/foreign-keys&gt;&lt;ref-type name="Journal Article"&gt;17&lt;/ref-type&gt;&lt;contributors&gt;&lt;authors&gt;&lt;author&gt;Kachel, B.&lt;/author&gt;&lt;author&gt;Mack, M.&lt;/author&gt;&lt;/authors&gt;&lt;/contributors&gt;&lt;auth-address&gt;Mannheim Univ Appl Sci, Dept Biotechnol, Inst Tech Microbiol, D-68163 Mannheim, Germany&lt;/auth-address&gt;&lt;titles&gt;&lt;title&gt;Engineering of Synechococcus sp. strain PCC 7002 for the photoautotrophic production of light-sensitive riboflavin (vitamin B2)&lt;/title&gt;&lt;secondary-title&gt;Metabolic Engineering&lt;/secondary-title&gt;&lt;alt-title&gt;Metab Eng&lt;/alt-title&gt;&lt;/titles&gt;&lt;periodical&gt;&lt;full-title&gt;Metabolic Engineering&lt;/full-title&gt;&lt;/periodical&gt;&lt;pages&gt;275-286&lt;/pages&gt;&lt;volume&gt;62&lt;/volume&gt;&lt;keywords&gt;&lt;keyword&gt;synechococcus sp. pcc 7002&lt;/keyword&gt;&lt;keyword&gt;photoautotrophy&lt;/keyword&gt;&lt;keyword&gt;riboflavin&lt;/keyword&gt;&lt;keyword&gt;vitamin b2&lt;/keyword&gt;&lt;keyword&gt;roseoflavin&lt;/keyword&gt;&lt;keyword&gt;gene-expression&lt;/keyword&gt;&lt;keyword&gt;synthetic biology&lt;/keyword&gt;&lt;keyword&gt;bacillus-subtilis&lt;/keyword&gt;&lt;keyword&gt;fish-meal&lt;/keyword&gt;&lt;keyword&gt;biosynthesis&lt;/keyword&gt;&lt;keyword&gt;cyanobacterium&lt;/keyword&gt;&lt;keyword&gt;biotechnology&lt;/keyword&gt;&lt;keyword&gt;construction&lt;/keyword&gt;&lt;keyword&gt;replacement&lt;/keyword&gt;&lt;keyword&gt;requirement&lt;/keyword&gt;&lt;/keywords&gt;&lt;dates&gt;&lt;year&gt;2020&lt;/year&gt;&lt;pub-dates&gt;&lt;date&gt;Nov&lt;/date&gt;&lt;/pub-dates&gt;&lt;/dates&gt;&lt;isbn&gt;1096-7176&lt;/isbn&gt;&lt;accession-num&gt;WOS:000589825400007&lt;/accession-num&gt;&lt;urls&gt;&lt;related-urls&gt;&lt;url&gt;&amp;lt;Go to ISI&amp;gt;://WOS:000589825400007&lt;/url&gt;&lt;url&gt;https://www.sciencedirect.com/science/article/abs/pii/S1096717620301555?via%3Dihub&lt;/url&gt;&lt;/related-urls&gt;&lt;/urls&gt;&lt;electronic-resource-num&gt;10.1016/j.ymben.2020.09.010&lt;/electronic-resource-num&gt;&lt;language&gt;English&lt;/language&gt;&lt;/record&gt;&lt;/Cite&gt;&lt;/EndNote&gt;</w:instrText>
            </w: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fldChar w:fldCharType="separate"/>
            </w:r>
            <w:r w:rsidR="00B30BB3" w:rsidRPr="00B30BB3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de-DE"/>
              </w:rPr>
              <w:t>3</w:t>
            </w: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B10B4F" w:rsidRPr="00B30BB3" w14:paraId="405898CE" w14:textId="77777777" w:rsidTr="000F4D63">
        <w:trPr>
          <w:trHeight w:val="56"/>
        </w:trPr>
        <w:tc>
          <w:tcPr>
            <w:tcW w:w="65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E0AFA3" w14:textId="77777777" w:rsidR="00B10B4F" w:rsidRPr="00B30BB3" w:rsidRDefault="00B10B4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pBK54 </w:t>
            </w:r>
          </w:p>
        </w:tc>
        <w:tc>
          <w:tcPr>
            <w:tcW w:w="23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BED82E" w14:textId="77777777" w:rsidR="00B10B4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de-DE"/>
              </w:rPr>
            </w:pPr>
            <w:proofErr w:type="spell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  <w:t>sfGFP</w:t>
            </w:r>
            <w:proofErr w:type="spellEnd"/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 xml:space="preserve"> expression in </w:t>
            </w:r>
            <w:proofErr w:type="spell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  <w:t>Synechococcus</w:t>
            </w:r>
            <w:proofErr w:type="spellEnd"/>
            <w:r w:rsidRPr="00B30BB3">
              <w:rPr>
                <w:i/>
                <w:sz w:val="20"/>
                <w:szCs w:val="20"/>
                <w:lang w:val="en-US"/>
              </w:rPr>
              <w:t xml:space="preserve"> </w:t>
            </w:r>
            <w:r w:rsidR="000B62BE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>sp. PCC 7002</w:t>
            </w:r>
            <w:r w:rsidR="00252076" w:rsidRPr="00B30BB3">
              <w:rPr>
                <w:sz w:val="20"/>
                <w:szCs w:val="20"/>
                <w:lang w:val="en-US"/>
              </w:rPr>
              <w:t>, A2813 promoter</w:t>
            </w:r>
          </w:p>
        </w:tc>
        <w:tc>
          <w:tcPr>
            <w:tcW w:w="125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783FFF" w14:textId="75FC0FCF" w:rsidR="00B10B4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  <w:r w:rsidR="001477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,</w: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244 </w:t>
            </w:r>
          </w:p>
        </w:tc>
        <w:tc>
          <w:tcPr>
            <w:tcW w:w="7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3BC099" w14:textId="77777777" w:rsidR="00B10B4F" w:rsidRPr="00B30BB3" w:rsidRDefault="00B10B4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</w:t>
            </w: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fldChar w:fldCharType="begin"/>
            </w:r>
            <w:r w:rsidR="00B30BB3"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instrText xml:space="preserve"> ADDIN EN.CITE &lt;EndNote&gt;&lt;Cite&gt;&lt;Author&gt;Kachel&lt;/Author&gt;&lt;Year&gt;2020&lt;/Year&gt;&lt;RecNum&gt;18749&lt;/RecNum&gt;&lt;DisplayText&gt;&lt;style face="superscript"&gt;3&lt;/style&gt;&lt;/DisplayText&gt;&lt;record&gt;&lt;rec-number&gt;18749&lt;/rec-number&gt;&lt;foreign-keys&gt;&lt;key app="EN" db-id="9e5t5asxf2dz5rew9wevtsw4x2z2vs05xrp2" timestamp="1620400844"&gt;18749&lt;/key&gt;&lt;/foreign-keys&gt;&lt;ref-type name="Journal Article"&gt;17&lt;/ref-type&gt;&lt;contributors&gt;&lt;authors&gt;&lt;author&gt;Kachel, B.&lt;/author&gt;&lt;author&gt;Mack, M.&lt;/author&gt;&lt;/authors&gt;&lt;/contributors&gt;&lt;auth-address&gt;Mannheim Univ Appl Sci, Dept Biotechnol, Inst Tech Microbiol, D-68163 Mannheim, Germany&lt;/auth-address&gt;&lt;titles&gt;&lt;title&gt;Engineering of Synechococcus sp. strain PCC 7002 for the photoautotrophic production of light-sensitive riboflavin (vitamin B2)&lt;/title&gt;&lt;secondary-title&gt;Metabolic Engineering&lt;/secondary-title&gt;&lt;alt-title&gt;Metab Eng&lt;/alt-title&gt;&lt;/titles&gt;&lt;periodical&gt;&lt;full-title&gt;Metabolic Engineering&lt;/full-title&gt;&lt;/periodical&gt;&lt;pages&gt;275-286&lt;/pages&gt;&lt;volume&gt;62&lt;/volume&gt;&lt;keywords&gt;&lt;keyword&gt;synechococcus sp. pcc 7002&lt;/keyword&gt;&lt;keyword&gt;photoautotrophy&lt;/keyword&gt;&lt;keyword&gt;riboflavin&lt;/keyword&gt;&lt;keyword&gt;vitamin b2&lt;/keyword&gt;&lt;keyword&gt;roseoflavin&lt;/keyword&gt;&lt;keyword&gt;gene-expression&lt;/keyword&gt;&lt;keyword&gt;synthetic biology&lt;/keyword&gt;&lt;keyword&gt;bacillus-subtilis&lt;/keyword&gt;&lt;keyword&gt;fish-meal&lt;/keyword&gt;&lt;keyword&gt;biosynthesis&lt;/keyword&gt;&lt;keyword&gt;cyanobacterium&lt;/keyword&gt;&lt;keyword&gt;biotechnology&lt;/keyword&gt;&lt;keyword&gt;construction&lt;/keyword&gt;&lt;keyword&gt;replacement&lt;/keyword&gt;&lt;keyword&gt;requirement&lt;/keyword&gt;&lt;/keywords&gt;&lt;dates&gt;&lt;year&gt;2020&lt;/year&gt;&lt;pub-dates&gt;&lt;date&gt;Nov&lt;/date&gt;&lt;/pub-dates&gt;&lt;/dates&gt;&lt;isbn&gt;1096-7176&lt;/isbn&gt;&lt;accession-num&gt;WOS:000589825400007&lt;/accession-num&gt;&lt;urls&gt;&lt;related-urls&gt;&lt;url&gt;&amp;lt;Go to ISI&amp;gt;://WOS:000589825400007&lt;/url&gt;&lt;url&gt;https://www.sciencedirect.com/science/article/abs/pii/S1096717620301555?via%3Dihub&lt;/url&gt;&lt;/related-urls&gt;&lt;/urls&gt;&lt;electronic-resource-num&gt;10.1016/j.ymben.2020.09.010&lt;/electronic-resource-num&gt;&lt;language&gt;English&lt;/language&gt;&lt;/record&gt;&lt;/Cite&gt;&lt;/EndNote&gt;</w:instrText>
            </w: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fldChar w:fldCharType="separate"/>
            </w:r>
            <w:r w:rsidR="00B30BB3" w:rsidRPr="00B30BB3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de-DE"/>
              </w:rPr>
              <w:t>3</w:t>
            </w: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B10B4F" w:rsidRPr="00B30BB3" w14:paraId="06D9465D" w14:textId="77777777" w:rsidTr="000F4D63">
        <w:tc>
          <w:tcPr>
            <w:tcW w:w="65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EAEDE8" w14:textId="77777777" w:rsidR="00B10B4F" w:rsidRPr="00B30BB3" w:rsidRDefault="00B10B4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pBK55 </w:t>
            </w:r>
          </w:p>
        </w:tc>
        <w:tc>
          <w:tcPr>
            <w:tcW w:w="23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B5934E" w14:textId="77777777" w:rsidR="00B10B4F" w:rsidRPr="00B30BB3" w:rsidRDefault="00026ACF" w:rsidP="00B30BB3">
            <w:pPr>
              <w:spacing w:after="0" w:line="240" w:lineRule="auto"/>
              <w:rPr>
                <w:i/>
                <w:sz w:val="20"/>
                <w:szCs w:val="20"/>
                <w:lang w:val="en-US"/>
              </w:rPr>
            </w:pPr>
            <w:proofErr w:type="spell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  <w:t>sfGFP</w:t>
            </w:r>
            <w:proofErr w:type="spellEnd"/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 xml:space="preserve"> expression in </w:t>
            </w:r>
            <w:proofErr w:type="spell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  <w:t>Synechococcus</w:t>
            </w:r>
            <w:proofErr w:type="spellEnd"/>
            <w:r w:rsidR="000B62BE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 xml:space="preserve"> sp. PCC 7002</w:t>
            </w:r>
            <w:r w:rsidR="00491DB3" w:rsidRPr="00B30BB3">
              <w:rPr>
                <w:sz w:val="20"/>
                <w:szCs w:val="20"/>
                <w:lang w:val="en-GB"/>
              </w:rPr>
              <w:t>, psbA2s promoter</w:t>
            </w:r>
          </w:p>
        </w:tc>
        <w:tc>
          <w:tcPr>
            <w:tcW w:w="125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E0EFC0" w14:textId="61F76BA9" w:rsidR="00B10B4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</w:t>
            </w:r>
            <w:r w:rsidR="001477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,</w: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949 </w:t>
            </w:r>
          </w:p>
        </w:tc>
        <w:tc>
          <w:tcPr>
            <w:tcW w:w="7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5A7F7B" w14:textId="77777777" w:rsidR="00B10B4F" w:rsidRPr="00B30BB3" w:rsidRDefault="00B10B4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fldChar w:fldCharType="begin"/>
            </w:r>
            <w:r w:rsidR="00B30BB3"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instrText xml:space="preserve"> ADDIN EN.CITE &lt;EndNote&gt;&lt;Cite&gt;&lt;Author&gt;Kachel&lt;/Author&gt;&lt;Year&gt;2020&lt;/Year&gt;&lt;RecNum&gt;18749&lt;/RecNum&gt;&lt;DisplayText&gt;&lt;style face="superscript"&gt;3&lt;/style&gt;&lt;/DisplayText&gt;&lt;record&gt;&lt;rec-number&gt;18749&lt;/rec-number&gt;&lt;foreign-keys&gt;&lt;key app="EN" db-id="9e5t5asxf2dz5rew9wevtsw4x2z2vs05xrp2" timestamp="1620400844"&gt;18749&lt;/key&gt;&lt;/foreign-keys&gt;&lt;ref-type name="Journal Article"&gt;17&lt;/ref-type&gt;&lt;contributors&gt;&lt;authors&gt;&lt;author&gt;Kachel, B.&lt;/author&gt;&lt;author&gt;Mack, M.&lt;/author&gt;&lt;/authors&gt;&lt;/contributors&gt;&lt;auth-address&gt;Mannheim Univ Appl Sci, Dept Biotechnol, Inst Tech Microbiol, D-68163 Mannheim, Germany&lt;/auth-address&gt;&lt;titles&gt;&lt;title&gt;Engineering of Synechococcus sp. strain PCC 7002 for the photoautotrophic production of light-sensitive riboflavin (vitamin B2)&lt;/title&gt;&lt;secondary-title&gt;Metabolic Engineering&lt;/secondary-title&gt;&lt;alt-title&gt;Metab Eng&lt;/alt-title&gt;&lt;/titles&gt;&lt;periodical&gt;&lt;full-title&gt;Metabolic Engineering&lt;/full-title&gt;&lt;/periodical&gt;&lt;pages&gt;275-286&lt;/pages&gt;&lt;volume&gt;62&lt;/volume&gt;&lt;keywords&gt;&lt;keyword&gt;synechococcus sp. pcc 7002&lt;/keyword&gt;&lt;keyword&gt;photoautotrophy&lt;/keyword&gt;&lt;keyword&gt;riboflavin&lt;/keyword&gt;&lt;keyword&gt;vitamin b2&lt;/keyword&gt;&lt;keyword&gt;roseoflavin&lt;/keyword&gt;&lt;keyword&gt;gene-expression&lt;/keyword&gt;&lt;keyword&gt;synthetic biology&lt;/keyword&gt;&lt;keyword&gt;bacillus-subtilis&lt;/keyword&gt;&lt;keyword&gt;fish-meal&lt;/keyword&gt;&lt;keyword&gt;biosynthesis&lt;/keyword&gt;&lt;keyword&gt;cyanobacterium&lt;/keyword&gt;&lt;keyword&gt;biotechnology&lt;/keyword&gt;&lt;keyword&gt;construction&lt;/keyword&gt;&lt;keyword&gt;replacement&lt;/keyword&gt;&lt;keyword&gt;requirement&lt;/keyword&gt;&lt;/keywords&gt;&lt;dates&gt;&lt;year&gt;2020&lt;/year&gt;&lt;pub-dates&gt;&lt;date&gt;Nov&lt;/date&gt;&lt;/pub-dates&gt;&lt;/dates&gt;&lt;isbn&gt;1096-7176&lt;/isbn&gt;&lt;accession-num&gt;WOS:000589825400007&lt;/accession-num&gt;&lt;urls&gt;&lt;related-urls&gt;&lt;url&gt;&amp;lt;Go to ISI&amp;gt;://WOS:000589825400007&lt;/url&gt;&lt;url&gt;https://www.sciencedirect.com/science/article/abs/pii/S1096717620301555?via%3Dihub&lt;/url&gt;&lt;/related-urls&gt;&lt;/urls&gt;&lt;electronic-resource-num&gt;10.1016/j.ymben.2020.09.010&lt;/electronic-resource-num&gt;&lt;language&gt;English&lt;/language&gt;&lt;/record&gt;&lt;/Cite&gt;&lt;/EndNote&gt;</w:instrText>
            </w: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fldChar w:fldCharType="separate"/>
            </w:r>
            <w:r w:rsidR="00B30BB3" w:rsidRPr="00B30BB3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de-DE"/>
              </w:rPr>
              <w:t>3</w:t>
            </w: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026ACF" w:rsidRPr="00B30BB3" w14:paraId="348D4677" w14:textId="77777777" w:rsidTr="000F4D63">
        <w:tc>
          <w:tcPr>
            <w:tcW w:w="65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6D057F" w14:textId="77777777" w:rsidR="00026AC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pAK1</w:t>
            </w:r>
          </w:p>
        </w:tc>
        <w:tc>
          <w:tcPr>
            <w:tcW w:w="23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78BD50" w14:textId="77777777" w:rsidR="00026ACF" w:rsidRPr="00B30BB3" w:rsidRDefault="00026ACF" w:rsidP="00B30BB3">
            <w:pPr>
              <w:rPr>
                <w:sz w:val="20"/>
                <w:szCs w:val="20"/>
                <w:lang w:val="en-GB"/>
              </w:rPr>
            </w:pPr>
            <w:proofErr w:type="spell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sfGFP</w:t>
            </w:r>
            <w:proofErr w:type="spellEnd"/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 expression in </w:t>
            </w:r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P. lacuna</w:t>
            </w:r>
            <w:r w:rsidR="00713DFC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, </w:t>
            </w:r>
            <w:r w:rsidR="00713DFC"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cpc560</w:t>
            </w:r>
            <w:r w:rsidR="00713DFC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 promoter</w:t>
            </w:r>
          </w:p>
        </w:tc>
        <w:tc>
          <w:tcPr>
            <w:tcW w:w="125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03A0A5" w14:textId="6BEA2F26" w:rsidR="00026AC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7</w:t>
            </w:r>
            <w:r w:rsidR="001477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,</w: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97</w:t>
            </w:r>
          </w:p>
        </w:tc>
        <w:tc>
          <w:tcPr>
            <w:tcW w:w="7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36BA14" w14:textId="77777777" w:rsidR="00026ACF" w:rsidRPr="00B30BB3" w:rsidRDefault="001326D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</w:pP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  <w:t>t</w:t>
            </w:r>
            <w:r w:rsidR="00252076" w:rsidRPr="00B30BB3"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  <w:t>his work</w:t>
            </w:r>
          </w:p>
        </w:tc>
      </w:tr>
      <w:tr w:rsidR="00026ACF" w:rsidRPr="00B30BB3" w14:paraId="3AF423C0" w14:textId="77777777" w:rsidTr="000F4D63">
        <w:tc>
          <w:tcPr>
            <w:tcW w:w="65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D51BB9" w14:textId="77777777" w:rsidR="00026AC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>pAK2</w:t>
            </w:r>
          </w:p>
        </w:tc>
        <w:tc>
          <w:tcPr>
            <w:tcW w:w="23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954F8A" w14:textId="77777777" w:rsidR="00026ACF" w:rsidRPr="00B30BB3" w:rsidRDefault="00026ACF" w:rsidP="00B30BB3">
            <w:pPr>
              <w:rPr>
                <w:sz w:val="20"/>
                <w:szCs w:val="20"/>
                <w:lang w:val="en-GB"/>
              </w:rPr>
            </w:pPr>
            <w:proofErr w:type="spell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sfGFP</w:t>
            </w:r>
            <w:proofErr w:type="spellEnd"/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 expression in </w:t>
            </w:r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P. lacuna</w:t>
            </w:r>
            <w:r w:rsidR="00252076"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 xml:space="preserve">, </w:t>
            </w:r>
            <w:r w:rsidR="00252076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>A2813 promoter</w:t>
            </w:r>
          </w:p>
        </w:tc>
        <w:tc>
          <w:tcPr>
            <w:tcW w:w="125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1937FA" w14:textId="121FAF35" w:rsidR="00026AC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7</w:t>
            </w:r>
            <w:r w:rsidR="001477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,</w: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40</w:t>
            </w:r>
          </w:p>
        </w:tc>
        <w:tc>
          <w:tcPr>
            <w:tcW w:w="7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85394D" w14:textId="77777777" w:rsidR="00026ACF" w:rsidRPr="00B30BB3" w:rsidRDefault="001326D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</w:pP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  <w:t>this</w:t>
            </w:r>
            <w:r w:rsidR="00252076" w:rsidRPr="00B30BB3"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  <w:t xml:space="preserve"> work</w:t>
            </w:r>
          </w:p>
        </w:tc>
      </w:tr>
      <w:tr w:rsidR="00026ACF" w:rsidRPr="00B30BB3" w14:paraId="2B41D5E9" w14:textId="77777777" w:rsidTr="000F4D63">
        <w:tc>
          <w:tcPr>
            <w:tcW w:w="65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0C625A" w14:textId="77777777" w:rsidR="00026AC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>pAK3</w:t>
            </w:r>
          </w:p>
        </w:tc>
        <w:tc>
          <w:tcPr>
            <w:tcW w:w="23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25FC39" w14:textId="77777777" w:rsidR="00026ACF" w:rsidRPr="00B30BB3" w:rsidRDefault="00026ACF" w:rsidP="00B30BB3">
            <w:pPr>
              <w:rPr>
                <w:sz w:val="20"/>
                <w:szCs w:val="20"/>
                <w:lang w:val="en-GB"/>
              </w:rPr>
            </w:pPr>
            <w:proofErr w:type="spell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sfGFP</w:t>
            </w:r>
            <w:proofErr w:type="spellEnd"/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 expression in </w:t>
            </w:r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 xml:space="preserve">P. </w:t>
            </w:r>
            <w:proofErr w:type="gram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lacuna</w:t>
            </w:r>
            <w:r w:rsidR="00252076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 ,</w:t>
            </w:r>
            <w:proofErr w:type="gramEnd"/>
            <w:r w:rsidR="00252076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 </w:t>
            </w:r>
            <w:r w:rsidR="00252076"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psbA2s</w:t>
            </w:r>
            <w:r w:rsidR="00252076"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 promoter</w:t>
            </w:r>
          </w:p>
        </w:tc>
        <w:tc>
          <w:tcPr>
            <w:tcW w:w="125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49F544" w14:textId="64913508" w:rsidR="00026AC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7</w:t>
            </w:r>
            <w:r w:rsidR="001477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,</w: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45</w:t>
            </w:r>
          </w:p>
        </w:tc>
        <w:tc>
          <w:tcPr>
            <w:tcW w:w="7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531462" w14:textId="77777777" w:rsidR="00026ACF" w:rsidRPr="00B30BB3" w:rsidRDefault="001326D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</w:pP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  <w:t>t</w:t>
            </w:r>
            <w:r w:rsidR="00252076" w:rsidRPr="00B30BB3"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  <w:t>his</w:t>
            </w: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  <w:t xml:space="preserve"> </w:t>
            </w:r>
            <w:r w:rsidR="00252076" w:rsidRPr="00B30BB3"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  <w:t>work</w:t>
            </w:r>
          </w:p>
        </w:tc>
      </w:tr>
      <w:tr w:rsidR="00026ACF" w:rsidRPr="00B30BB3" w14:paraId="0517AB0D" w14:textId="77777777" w:rsidTr="000F4D63">
        <w:tc>
          <w:tcPr>
            <w:tcW w:w="65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B80B1D" w14:textId="77777777" w:rsidR="00026AC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>PMH1</w:t>
            </w:r>
          </w:p>
        </w:tc>
        <w:tc>
          <w:tcPr>
            <w:tcW w:w="23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8F053F" w14:textId="77777777" w:rsidR="00026ACF" w:rsidRPr="00B30BB3" w:rsidRDefault="00026ACF" w:rsidP="00B30BB3">
            <w:pPr>
              <w:jc w:val="both"/>
              <w:rPr>
                <w:sz w:val="20"/>
                <w:szCs w:val="20"/>
                <w:lang w:val="en-GB"/>
              </w:rPr>
            </w:pPr>
            <w:proofErr w:type="spellStart"/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sfGFP</w:t>
            </w:r>
            <w:proofErr w:type="spellEnd"/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de-DE"/>
              </w:rPr>
              <w:t xml:space="preserve"> expression in </w:t>
            </w:r>
            <w:r w:rsidRPr="00B30BB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 w:eastAsia="de-DE"/>
              </w:rPr>
              <w:t>P. lacuna</w:t>
            </w:r>
          </w:p>
        </w:tc>
        <w:tc>
          <w:tcPr>
            <w:tcW w:w="125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C8EDB9" w14:textId="31AC5743" w:rsidR="00026ACF" w:rsidRPr="00B30BB3" w:rsidRDefault="00026AC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  <w:r w:rsidR="001477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,</w:t>
            </w:r>
            <w:r w:rsidRPr="00B30B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78</w:t>
            </w:r>
          </w:p>
        </w:tc>
        <w:tc>
          <w:tcPr>
            <w:tcW w:w="7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548FA6" w14:textId="77777777" w:rsidR="00026ACF" w:rsidRPr="00B30BB3" w:rsidRDefault="001326DF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</w:pPr>
            <w:r w:rsidRPr="00B30BB3"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  <w:t>t</w:t>
            </w:r>
            <w:r w:rsidR="00252076" w:rsidRPr="00B30BB3"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DE"/>
              </w:rPr>
              <w:t>his work</w:t>
            </w:r>
          </w:p>
        </w:tc>
      </w:tr>
    </w:tbl>
    <w:p w14:paraId="7809B9BB" w14:textId="77777777" w:rsidR="00EE1969" w:rsidRDefault="00EE1969" w:rsidP="00B30BB3">
      <w:pPr>
        <w:rPr>
          <w:lang w:val="en-GB"/>
        </w:rPr>
      </w:pPr>
    </w:p>
    <w:p w14:paraId="1431AB55" w14:textId="77777777" w:rsidR="002B1D6B" w:rsidRDefault="002B1D6B">
      <w:pPr>
        <w:rPr>
          <w:lang w:val="en-GB"/>
        </w:rPr>
      </w:pPr>
      <w:r>
        <w:rPr>
          <w:lang w:val="en-GB"/>
        </w:rPr>
        <w:br w:type="page"/>
      </w:r>
    </w:p>
    <w:p w14:paraId="28273AFD" w14:textId="7E4E8093" w:rsidR="00026ACF" w:rsidRPr="00B30BB3" w:rsidRDefault="00026ACF" w:rsidP="00B30BB3">
      <w:pPr>
        <w:rPr>
          <w:lang w:val="en-GB"/>
        </w:rPr>
      </w:pPr>
      <w:r w:rsidRPr="002B1D6B">
        <w:rPr>
          <w:b/>
          <w:bCs/>
          <w:lang w:val="en-GB"/>
        </w:rPr>
        <w:lastRenderedPageBreak/>
        <w:t>List of primers used for cloning of pAK1, pAK2</w:t>
      </w:r>
      <w:r w:rsidR="002B1D6B">
        <w:rPr>
          <w:b/>
          <w:bCs/>
          <w:lang w:val="en-GB"/>
        </w:rPr>
        <w:t>,</w:t>
      </w:r>
      <w:r w:rsidRPr="002B1D6B">
        <w:rPr>
          <w:b/>
          <w:bCs/>
          <w:lang w:val="en-GB"/>
        </w:rPr>
        <w:t xml:space="preserve"> and pAK3</w:t>
      </w:r>
      <w:r w:rsidR="00DB71C0" w:rsidRPr="00B30BB3">
        <w:rPr>
          <w:lang w:val="en-GB"/>
        </w:rPr>
        <w:t xml:space="preserve"> and for detection of integrated DNA in </w:t>
      </w:r>
      <w:r w:rsidR="00DB71C0" w:rsidRPr="00B30BB3">
        <w:rPr>
          <w:i/>
          <w:lang w:val="en-GB"/>
        </w:rPr>
        <w:t>P. lacuna</w:t>
      </w:r>
      <w:r w:rsidRPr="00B30BB3">
        <w:rPr>
          <w:lang w:val="en-GB"/>
        </w:rPr>
        <w:t xml:space="preserve">: </w:t>
      </w:r>
      <w:r w:rsidR="00851999" w:rsidRPr="00B30BB3">
        <w:rPr>
          <w:lang w:val="en-GB"/>
        </w:rPr>
        <w:t>Primer names contain “</w:t>
      </w:r>
      <w:proofErr w:type="spellStart"/>
      <w:r w:rsidR="00851999" w:rsidRPr="00B30BB3">
        <w:rPr>
          <w:lang w:val="en-GB"/>
        </w:rPr>
        <w:t>fwd</w:t>
      </w:r>
      <w:proofErr w:type="spellEnd"/>
      <w:r w:rsidR="00851999" w:rsidRPr="00B30BB3">
        <w:rPr>
          <w:lang w:val="en-GB"/>
        </w:rPr>
        <w:t xml:space="preserve">” forward primers and “rev” for reverse primers. </w:t>
      </w:r>
      <w:r w:rsidR="00DB71C0" w:rsidRPr="00B30BB3">
        <w:rPr>
          <w:lang w:val="en-GB"/>
        </w:rPr>
        <w:t>R</w:t>
      </w:r>
      <w:r w:rsidR="00851999" w:rsidRPr="00B30BB3">
        <w:rPr>
          <w:lang w:val="en-GB"/>
        </w:rPr>
        <w:t xml:space="preserve">estriction sites are indicated by the name of the restriction enzyme, followed by “site”. The last </w:t>
      </w:r>
      <w:r w:rsidR="00EE1969">
        <w:rPr>
          <w:lang w:val="en-GB"/>
        </w:rPr>
        <w:t>column</w:t>
      </w:r>
      <w:r w:rsidR="00851999" w:rsidRPr="00B30BB3">
        <w:rPr>
          <w:lang w:val="en-GB"/>
        </w:rPr>
        <w:t xml:space="preserve"> </w:t>
      </w:r>
      <w:r w:rsidR="00EE1969">
        <w:rPr>
          <w:lang w:val="en-GB"/>
        </w:rPr>
        <w:t xml:space="preserve">shows </w:t>
      </w:r>
      <w:r w:rsidR="00851999" w:rsidRPr="00B30BB3">
        <w:rPr>
          <w:lang w:val="en-GB"/>
        </w:rPr>
        <w:t xml:space="preserve">the vectors for which </w:t>
      </w:r>
      <w:r w:rsidR="00DB71C0" w:rsidRPr="00B30BB3">
        <w:rPr>
          <w:lang w:val="en-GB"/>
        </w:rPr>
        <w:t xml:space="preserve">the primers were designed. Vector that are used as template are given in </w:t>
      </w:r>
      <w:r w:rsidR="002B1D6B">
        <w:rPr>
          <w:lang w:val="en-GB"/>
        </w:rPr>
        <w:t>parentheses</w:t>
      </w:r>
      <w:r w:rsidR="00DB71C0" w:rsidRPr="00B30BB3">
        <w:rPr>
          <w:lang w:val="en-GB"/>
        </w:rPr>
        <w:t>.</w:t>
      </w:r>
    </w:p>
    <w:tbl>
      <w:tblPr>
        <w:tblW w:w="9209" w:type="dxa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3"/>
        <w:gridCol w:w="3260"/>
        <w:gridCol w:w="3260"/>
        <w:gridCol w:w="1276"/>
      </w:tblGrid>
      <w:tr w:rsidR="00CB2692" w:rsidRPr="00CB2692" w14:paraId="63B9B9F6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0EBFB9" w14:textId="77777777" w:rsidR="00CB2692" w:rsidRPr="00B30BB3" w:rsidRDefault="00B30BB3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p</w:t>
            </w:r>
            <w:r w:rsidR="00026ACF" w:rsidRPr="00B30B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rimer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DDDE72" w14:textId="77777777" w:rsidR="00CB2692" w:rsidRPr="00B30BB3" w:rsidRDefault="00B30BB3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p</w:t>
            </w:r>
            <w:r w:rsidR="00026ACF" w:rsidRPr="00B30B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urpose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AB84C6" w14:textId="77777777" w:rsidR="00CB2692" w:rsidRPr="00B30BB3" w:rsidRDefault="00B30BB3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s</w:t>
            </w:r>
            <w:r w:rsidR="000B62BE" w:rsidRPr="00B30B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equence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114CBC" w14:textId="77777777" w:rsidR="00CB2692" w:rsidRPr="00CB2692" w:rsidRDefault="005643F2" w:rsidP="00B30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B30B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(</w:t>
            </w:r>
            <w:r w:rsidR="00B30BB3" w:rsidRPr="00B30B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t</w:t>
            </w:r>
            <w:r w:rsidRPr="00B30B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emplate) and target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 xml:space="preserve"> </w:t>
            </w:r>
            <w:r w:rsidR="00026A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 xml:space="preserve"> </w:t>
            </w:r>
          </w:p>
        </w:tc>
      </w:tr>
      <w:tr w:rsidR="00026ACF" w:rsidRPr="00CB2692" w14:paraId="40A5FEC8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200142" w14:textId="77777777" w:rsidR="00026ACF" w:rsidRPr="0008565A" w:rsidRDefault="00026ACF" w:rsidP="00B30BB3">
            <w:pPr>
              <w:spacing w:after="0"/>
            </w:pPr>
            <w:r>
              <w:t>AK1fwd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DD3A96" w14:textId="77777777" w:rsidR="00026ACF" w:rsidRPr="00026ACF" w:rsidRDefault="00C13127" w:rsidP="00B30BB3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c</w:t>
            </w:r>
            <w:r w:rsidR="00851999">
              <w:rPr>
                <w:lang w:val="en-GB"/>
              </w:rPr>
              <w:t>loning, a</w:t>
            </w:r>
            <w:r w:rsidR="005643F2">
              <w:rPr>
                <w:lang w:val="en-GB"/>
              </w:rPr>
              <w:t xml:space="preserve">mplification of </w:t>
            </w:r>
            <w:r w:rsidR="00026ACF" w:rsidRPr="00026ACF">
              <w:rPr>
                <w:i/>
                <w:lang w:val="en-GB"/>
              </w:rPr>
              <w:t>psbA2s</w:t>
            </w:r>
            <w:r w:rsidR="00026ACF" w:rsidRPr="00026ACF">
              <w:rPr>
                <w:lang w:val="en-GB"/>
              </w:rPr>
              <w:t xml:space="preserve"> </w:t>
            </w:r>
            <w:r w:rsidR="00252076">
              <w:rPr>
                <w:lang w:val="en-GB"/>
              </w:rPr>
              <w:t>/</w:t>
            </w:r>
            <w:r w:rsidR="00026ACF" w:rsidRPr="00026ACF">
              <w:rPr>
                <w:lang w:val="en-GB"/>
              </w:rPr>
              <w:t xml:space="preserve"> </w:t>
            </w:r>
            <w:proofErr w:type="spellStart"/>
            <w:r w:rsidR="00026ACF" w:rsidRPr="00026ACF">
              <w:rPr>
                <w:i/>
                <w:lang w:val="en-GB"/>
              </w:rPr>
              <w:t>sfGFP</w:t>
            </w:r>
            <w:proofErr w:type="spellEnd"/>
            <w:r w:rsidR="005643F2">
              <w:rPr>
                <w:lang w:val="en-GB"/>
              </w:rPr>
              <w:t xml:space="preserve">, </w:t>
            </w:r>
            <w:proofErr w:type="spellStart"/>
            <w:r w:rsidR="00026ACF" w:rsidRPr="00026ACF">
              <w:rPr>
                <w:lang w:val="en-GB"/>
              </w:rPr>
              <w:t>NheI</w:t>
            </w:r>
            <w:proofErr w:type="spellEnd"/>
            <w:r w:rsidR="005643F2">
              <w:rPr>
                <w:lang w:val="en-GB"/>
              </w:rPr>
              <w:t xml:space="preserve"> site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1D5EC4" w14:textId="77777777" w:rsidR="00026ACF" w:rsidRDefault="00026ACF" w:rsidP="00B30BB3">
            <w:pPr>
              <w:pStyle w:val="Defaul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TGCGTGCTAGCCAGGTAAAC </w:t>
            </w:r>
          </w:p>
          <w:p w14:paraId="14C9499E" w14:textId="77777777" w:rsidR="00026ACF" w:rsidRPr="0008565A" w:rsidRDefault="00026ACF" w:rsidP="00B30BB3">
            <w:pPr>
              <w:spacing w:after="0"/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19DFA9" w14:textId="77777777" w:rsidR="00026ACF" w:rsidRPr="0008565A" w:rsidRDefault="005643F2" w:rsidP="00B30BB3">
            <w:pPr>
              <w:spacing w:after="0"/>
            </w:pPr>
            <w:r>
              <w:t xml:space="preserve">(pBK55), </w:t>
            </w:r>
            <w:r w:rsidR="00026ACF">
              <w:t>pAK3</w:t>
            </w:r>
          </w:p>
        </w:tc>
      </w:tr>
      <w:tr w:rsidR="00026ACF" w:rsidRPr="00CB2692" w14:paraId="1FC62E61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2C14D3" w14:textId="77777777" w:rsidR="00026ACF" w:rsidRDefault="00026ACF" w:rsidP="00B30BB3">
            <w:pPr>
              <w:spacing w:after="0"/>
            </w:pPr>
            <w:r>
              <w:t>AK21fwd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27B826" w14:textId="77777777" w:rsidR="00026ACF" w:rsidRPr="00026ACF" w:rsidRDefault="00C13127" w:rsidP="00B30BB3">
            <w:pPr>
              <w:spacing w:after="0"/>
              <w:rPr>
                <w:lang w:val="en-GB"/>
              </w:rPr>
            </w:pPr>
            <w:proofErr w:type="spellStart"/>
            <w:r>
              <w:rPr>
                <w:lang w:val="en-GB"/>
              </w:rPr>
              <w:t>c</w:t>
            </w:r>
            <w:r w:rsidR="00851999">
              <w:rPr>
                <w:lang w:val="en-GB"/>
              </w:rPr>
              <w:t>loninng</w:t>
            </w:r>
            <w:proofErr w:type="spellEnd"/>
            <w:r w:rsidR="00851999">
              <w:rPr>
                <w:lang w:val="en-GB"/>
              </w:rPr>
              <w:t>, a</w:t>
            </w:r>
            <w:r w:rsidR="005643F2">
              <w:rPr>
                <w:lang w:val="en-GB"/>
              </w:rPr>
              <w:t xml:space="preserve">mplification of </w:t>
            </w:r>
            <w:r w:rsidR="005643F2" w:rsidRPr="005643F2">
              <w:rPr>
                <w:lang w:val="en-GB"/>
              </w:rPr>
              <w:t>A2813</w:t>
            </w:r>
            <w:r w:rsidR="005643F2" w:rsidRPr="00026ACF">
              <w:rPr>
                <w:lang w:val="en-GB"/>
              </w:rPr>
              <w:t xml:space="preserve"> </w:t>
            </w:r>
            <w:r w:rsidR="005643F2">
              <w:rPr>
                <w:lang w:val="en-GB"/>
              </w:rPr>
              <w:t>/</w:t>
            </w:r>
            <w:r w:rsidR="005643F2" w:rsidRPr="00026ACF">
              <w:rPr>
                <w:lang w:val="en-GB"/>
              </w:rPr>
              <w:t xml:space="preserve"> </w:t>
            </w:r>
            <w:proofErr w:type="spellStart"/>
            <w:r w:rsidR="005643F2" w:rsidRPr="00026ACF">
              <w:rPr>
                <w:i/>
                <w:lang w:val="en-GB"/>
              </w:rPr>
              <w:t>sfGFP</w:t>
            </w:r>
            <w:proofErr w:type="spellEnd"/>
            <w:r w:rsidR="005643F2">
              <w:rPr>
                <w:lang w:val="en-GB"/>
              </w:rPr>
              <w:t xml:space="preserve">, </w:t>
            </w:r>
            <w:proofErr w:type="spellStart"/>
            <w:r w:rsidR="005643F2" w:rsidRPr="00026ACF">
              <w:rPr>
                <w:lang w:val="en-GB"/>
              </w:rPr>
              <w:t>NheI</w:t>
            </w:r>
            <w:proofErr w:type="spellEnd"/>
            <w:r w:rsidR="005643F2">
              <w:rPr>
                <w:lang w:val="en-GB"/>
              </w:rPr>
              <w:t xml:space="preserve"> site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D046F1" w14:textId="77777777" w:rsidR="00026ACF" w:rsidRDefault="00026ACF" w:rsidP="00B30BB3">
            <w:pPr>
              <w:pStyle w:val="Defaul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TGCGTGCTAGCCCGATTTAAG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3E9424" w14:textId="77777777" w:rsidR="00026ACF" w:rsidRDefault="005643F2" w:rsidP="00B30BB3">
            <w:pPr>
              <w:spacing w:after="0"/>
            </w:pPr>
            <w:r>
              <w:t xml:space="preserve">(pBK54), </w:t>
            </w:r>
            <w:r w:rsidR="00026ACF">
              <w:t>pAK2</w:t>
            </w:r>
          </w:p>
        </w:tc>
      </w:tr>
      <w:tr w:rsidR="00026ACF" w:rsidRPr="00CB2692" w14:paraId="66DBA9AA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EDF81D" w14:textId="77777777" w:rsidR="00026ACF" w:rsidRPr="00186724" w:rsidRDefault="00026ACF" w:rsidP="00B30BB3">
            <w:pPr>
              <w:spacing w:after="0"/>
            </w:pPr>
            <w:r w:rsidRPr="00186724">
              <w:t>AK5fwd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541ED8" w14:textId="77777777" w:rsidR="00026ACF" w:rsidRPr="00026ACF" w:rsidRDefault="00C13127" w:rsidP="00B30BB3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cloning, a</w:t>
            </w:r>
            <w:r w:rsidR="00026ACF" w:rsidRPr="00026ACF">
              <w:rPr>
                <w:lang w:val="en-GB"/>
              </w:rPr>
              <w:t xml:space="preserve">mplification of </w:t>
            </w:r>
            <w:r w:rsidR="005643F2">
              <w:rPr>
                <w:i/>
                <w:lang w:val="en-GB"/>
              </w:rPr>
              <w:t>cpc</w:t>
            </w:r>
            <w:r w:rsidR="00026ACF" w:rsidRPr="00026ACF">
              <w:rPr>
                <w:i/>
                <w:lang w:val="en-GB"/>
              </w:rPr>
              <w:t>560</w:t>
            </w:r>
            <w:r w:rsidR="00026ACF" w:rsidRPr="00026ACF">
              <w:rPr>
                <w:lang w:val="en-GB"/>
              </w:rPr>
              <w:t xml:space="preserve"> </w:t>
            </w:r>
            <w:r w:rsidR="005643F2">
              <w:rPr>
                <w:lang w:val="en-GB"/>
              </w:rPr>
              <w:t xml:space="preserve">/ </w:t>
            </w:r>
            <w:proofErr w:type="spellStart"/>
            <w:proofErr w:type="gramStart"/>
            <w:r w:rsidR="00026ACF" w:rsidRPr="00026ACF">
              <w:rPr>
                <w:i/>
                <w:lang w:val="en-GB"/>
              </w:rPr>
              <w:t>sfGFP</w:t>
            </w:r>
            <w:proofErr w:type="spellEnd"/>
            <w:r w:rsidR="00026ACF" w:rsidRPr="00026ACF">
              <w:rPr>
                <w:lang w:val="en-GB"/>
              </w:rPr>
              <w:t xml:space="preserve"> </w:t>
            </w:r>
            <w:r w:rsidR="005643F2">
              <w:rPr>
                <w:lang w:val="en-GB"/>
              </w:rPr>
              <w:t>,</w:t>
            </w:r>
            <w:proofErr w:type="gramEnd"/>
            <w:r w:rsidR="005643F2">
              <w:rPr>
                <w:lang w:val="en-GB"/>
              </w:rPr>
              <w:t xml:space="preserve"> </w:t>
            </w:r>
            <w:proofErr w:type="spellStart"/>
            <w:r w:rsidR="00026ACF" w:rsidRPr="00026ACF">
              <w:rPr>
                <w:lang w:val="en-GB"/>
              </w:rPr>
              <w:t>NheI</w:t>
            </w:r>
            <w:proofErr w:type="spellEnd"/>
            <w:r w:rsidR="005643F2">
              <w:rPr>
                <w:lang w:val="en-GB"/>
              </w:rPr>
              <w:t xml:space="preserve"> site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3001AF" w14:textId="77777777" w:rsidR="00026ACF" w:rsidRPr="00186724" w:rsidRDefault="00026ACF" w:rsidP="00B30BB3">
            <w:pPr>
              <w:spacing w:after="0"/>
            </w:pPr>
            <w:r w:rsidRPr="00186724">
              <w:rPr>
                <w:sz w:val="20"/>
                <w:szCs w:val="20"/>
              </w:rPr>
              <w:t>ATGCGTGCTAGCACCTGTAGA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BD7FC7" w14:textId="77777777" w:rsidR="00026ACF" w:rsidRPr="00186724" w:rsidRDefault="005643F2" w:rsidP="00B30BB3">
            <w:pPr>
              <w:spacing w:after="0"/>
            </w:pPr>
            <w:r>
              <w:t xml:space="preserve">(pBK47), </w:t>
            </w:r>
            <w:r w:rsidR="00026ACF" w:rsidRPr="00186724">
              <w:t>pAK1</w:t>
            </w:r>
          </w:p>
        </w:tc>
      </w:tr>
      <w:tr w:rsidR="00026ACF" w:rsidRPr="00CB2692" w14:paraId="758C5588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08DDB0" w14:textId="77777777" w:rsidR="00026ACF" w:rsidRPr="00186724" w:rsidRDefault="00026ACF" w:rsidP="00B30BB3">
            <w:pPr>
              <w:spacing w:after="0"/>
            </w:pPr>
            <w:r w:rsidRPr="00186724">
              <w:t>AK6rev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2D773D" w14:textId="77777777" w:rsidR="00026ACF" w:rsidRPr="00026ACF" w:rsidRDefault="00C13127" w:rsidP="00B30BB3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cloning, a</w:t>
            </w:r>
            <w:r w:rsidR="00026ACF" w:rsidRPr="00026ACF">
              <w:rPr>
                <w:lang w:val="en-GB"/>
              </w:rPr>
              <w:t xml:space="preserve">mplification of </w:t>
            </w:r>
            <w:r w:rsidR="00026ACF" w:rsidRPr="00026ACF">
              <w:rPr>
                <w:i/>
                <w:lang w:val="en-GB"/>
              </w:rPr>
              <w:t>psbA2s</w:t>
            </w:r>
            <w:r w:rsidR="00026ACF" w:rsidRPr="00026ACF">
              <w:rPr>
                <w:lang w:val="en-GB"/>
              </w:rPr>
              <w:t xml:space="preserve">, </w:t>
            </w:r>
            <w:r w:rsidR="00026ACF" w:rsidRPr="00026ACF">
              <w:rPr>
                <w:i/>
                <w:lang w:val="en-GB"/>
              </w:rPr>
              <w:t>A2813</w:t>
            </w:r>
            <w:r w:rsidR="00026ACF" w:rsidRPr="00026ACF">
              <w:rPr>
                <w:lang w:val="en-GB"/>
              </w:rPr>
              <w:t xml:space="preserve">, </w:t>
            </w:r>
            <w:r w:rsidR="00026ACF" w:rsidRPr="00026ACF">
              <w:rPr>
                <w:i/>
                <w:lang w:val="en-GB"/>
              </w:rPr>
              <w:t>CPC560</w:t>
            </w:r>
            <w:r w:rsidR="00026ACF" w:rsidRPr="00026ACF">
              <w:rPr>
                <w:lang w:val="en-GB"/>
              </w:rPr>
              <w:t xml:space="preserve"> and</w:t>
            </w:r>
            <w:r w:rsidR="00026ACF" w:rsidRPr="00026ACF">
              <w:rPr>
                <w:b/>
                <w:lang w:val="en-GB"/>
              </w:rPr>
              <w:t xml:space="preserve"> </w:t>
            </w:r>
            <w:proofErr w:type="spellStart"/>
            <w:r w:rsidR="00026ACF" w:rsidRPr="00026ACF">
              <w:rPr>
                <w:i/>
                <w:lang w:val="en-GB"/>
              </w:rPr>
              <w:t>sfGFP</w:t>
            </w:r>
            <w:proofErr w:type="spellEnd"/>
            <w:r w:rsidR="005643F2">
              <w:rPr>
                <w:i/>
                <w:lang w:val="en-GB"/>
              </w:rPr>
              <w:t>,</w:t>
            </w:r>
            <w:r w:rsidR="00026ACF" w:rsidRPr="00026ACF">
              <w:rPr>
                <w:lang w:val="en-GB"/>
              </w:rPr>
              <w:t xml:space="preserve"> </w:t>
            </w:r>
            <w:proofErr w:type="spellStart"/>
            <w:r w:rsidR="00026ACF" w:rsidRPr="00026ACF">
              <w:rPr>
                <w:lang w:val="en-GB"/>
              </w:rPr>
              <w:t>PacI</w:t>
            </w:r>
            <w:proofErr w:type="spellEnd"/>
            <w:r w:rsidR="005643F2">
              <w:rPr>
                <w:lang w:val="en-GB"/>
              </w:rPr>
              <w:t xml:space="preserve"> site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4431E1" w14:textId="77777777" w:rsidR="00026ACF" w:rsidRPr="00186724" w:rsidRDefault="00026ACF" w:rsidP="00B30BB3">
            <w:pPr>
              <w:spacing w:after="0"/>
              <w:rPr>
                <w:sz w:val="20"/>
                <w:szCs w:val="20"/>
              </w:rPr>
            </w:pPr>
            <w:r w:rsidRPr="00186724">
              <w:rPr>
                <w:sz w:val="20"/>
                <w:szCs w:val="20"/>
              </w:rPr>
              <w:t>GTGGTGTTAATTAAGTATGCTCTTCTGCTCCTGCAG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3A72F5" w14:textId="77777777" w:rsidR="00026ACF" w:rsidRPr="00186724" w:rsidRDefault="005643F2" w:rsidP="00B30BB3">
            <w:pPr>
              <w:spacing w:after="0"/>
            </w:pPr>
            <w:r>
              <w:t xml:space="preserve">(pBK47, pBK54, pBK55) </w:t>
            </w:r>
            <w:r w:rsidR="00026ACF" w:rsidRPr="00186724">
              <w:t>pAK1</w:t>
            </w:r>
          </w:p>
          <w:p w14:paraId="06590257" w14:textId="77777777" w:rsidR="00026ACF" w:rsidRPr="00186724" w:rsidRDefault="00026ACF" w:rsidP="00B30BB3">
            <w:pPr>
              <w:spacing w:after="0"/>
            </w:pPr>
            <w:r w:rsidRPr="00186724">
              <w:t>pAK2</w:t>
            </w:r>
          </w:p>
          <w:p w14:paraId="1FBB7536" w14:textId="77777777" w:rsidR="00026ACF" w:rsidRPr="00186724" w:rsidRDefault="00026ACF" w:rsidP="00B30BB3">
            <w:pPr>
              <w:spacing w:after="0"/>
            </w:pPr>
            <w:r w:rsidRPr="00186724">
              <w:t>pAK3</w:t>
            </w:r>
          </w:p>
        </w:tc>
      </w:tr>
      <w:tr w:rsidR="00026ACF" w:rsidRPr="00CB2692" w14:paraId="3604604C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BA3619" w14:textId="77777777" w:rsidR="00026ACF" w:rsidRPr="0008565A" w:rsidRDefault="00026ACF" w:rsidP="00B30BB3">
            <w:pPr>
              <w:spacing w:after="0"/>
            </w:pPr>
            <w:r>
              <w:t>AK3fwd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BA21F1" w14:textId="77777777" w:rsidR="00026ACF" w:rsidRPr="00026ACF" w:rsidRDefault="00C13127" w:rsidP="00B30BB3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cloning, a</w:t>
            </w:r>
            <w:r w:rsidR="00851999">
              <w:rPr>
                <w:lang w:val="en-GB"/>
              </w:rPr>
              <w:t xml:space="preserve">mplification of </w:t>
            </w:r>
            <w:r w:rsidR="00026ACF" w:rsidRPr="00026ACF">
              <w:rPr>
                <w:lang w:val="en-GB"/>
              </w:rPr>
              <w:t xml:space="preserve">pFN1 </w:t>
            </w:r>
            <w:r w:rsidR="00851999">
              <w:rPr>
                <w:lang w:val="en-GB"/>
              </w:rPr>
              <w:t xml:space="preserve">(without </w:t>
            </w:r>
            <w:proofErr w:type="spellStart"/>
            <w:r w:rsidR="00851999">
              <w:rPr>
                <w:lang w:val="en-GB"/>
              </w:rPr>
              <w:t>KanR</w:t>
            </w:r>
            <w:proofErr w:type="spellEnd"/>
            <w:r w:rsidR="00851999">
              <w:rPr>
                <w:lang w:val="en-GB"/>
              </w:rPr>
              <w:t xml:space="preserve">) for integration DNA into </w:t>
            </w:r>
            <w:proofErr w:type="spellStart"/>
            <w:r w:rsidR="00851999">
              <w:rPr>
                <w:lang w:val="en-GB"/>
              </w:rPr>
              <w:t>chwA</w:t>
            </w:r>
            <w:proofErr w:type="spellEnd"/>
            <w:r w:rsidR="00851999">
              <w:rPr>
                <w:lang w:val="en-GB"/>
              </w:rPr>
              <w:t xml:space="preserve"> homologous sites, </w:t>
            </w:r>
            <w:proofErr w:type="spellStart"/>
            <w:r w:rsidR="00026ACF" w:rsidRPr="00026ACF">
              <w:rPr>
                <w:lang w:val="en-GB"/>
              </w:rPr>
              <w:t>PacI</w:t>
            </w:r>
            <w:proofErr w:type="spellEnd"/>
            <w:r w:rsidR="00851999">
              <w:rPr>
                <w:lang w:val="en-GB"/>
              </w:rPr>
              <w:t xml:space="preserve"> site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B4F19E" w14:textId="77777777" w:rsidR="00026ACF" w:rsidRDefault="00026ACF" w:rsidP="00B30BB3">
            <w:pPr>
              <w:pStyle w:val="Defaul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GTGGTGTTAATTAAGGCTGACATAGAGTTTGCCTCG </w:t>
            </w:r>
          </w:p>
          <w:p w14:paraId="1CA616CA" w14:textId="77777777" w:rsidR="00026ACF" w:rsidRPr="0008565A" w:rsidRDefault="00026ACF" w:rsidP="00B30BB3">
            <w:pPr>
              <w:spacing w:after="0"/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C4F570" w14:textId="77777777" w:rsidR="00851999" w:rsidRDefault="00851999" w:rsidP="00B30BB3">
            <w:pPr>
              <w:spacing w:after="0"/>
            </w:pPr>
            <w:r>
              <w:t>(pFN1)</w:t>
            </w:r>
          </w:p>
          <w:p w14:paraId="61088A0D" w14:textId="77777777" w:rsidR="00026ACF" w:rsidRDefault="00026ACF" w:rsidP="00B30BB3">
            <w:pPr>
              <w:spacing w:after="0"/>
            </w:pPr>
            <w:r>
              <w:t>pAK1</w:t>
            </w:r>
          </w:p>
          <w:p w14:paraId="1FA4EFB0" w14:textId="77777777" w:rsidR="00026ACF" w:rsidRDefault="00026ACF" w:rsidP="00B30BB3">
            <w:pPr>
              <w:spacing w:after="0"/>
            </w:pPr>
            <w:r>
              <w:t>pAK2</w:t>
            </w:r>
          </w:p>
          <w:p w14:paraId="158BFA0C" w14:textId="77777777" w:rsidR="00026ACF" w:rsidRPr="0008565A" w:rsidRDefault="00026ACF" w:rsidP="00B30BB3">
            <w:pPr>
              <w:spacing w:after="0"/>
            </w:pPr>
            <w:r>
              <w:t>pAK3</w:t>
            </w:r>
          </w:p>
        </w:tc>
      </w:tr>
      <w:tr w:rsidR="00026ACF" w:rsidRPr="00CB2692" w14:paraId="473E0AFE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EF1774" w14:textId="77777777" w:rsidR="00026ACF" w:rsidRPr="0008565A" w:rsidRDefault="00026ACF" w:rsidP="00B30BB3">
            <w:pPr>
              <w:spacing w:after="0"/>
            </w:pPr>
            <w:r>
              <w:t>AK4rev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63A0CB" w14:textId="77777777" w:rsidR="00026ACF" w:rsidRPr="000F4D63" w:rsidRDefault="00851999" w:rsidP="00B30BB3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 xml:space="preserve">cloning, amplification of </w:t>
            </w:r>
            <w:r w:rsidRPr="00026ACF">
              <w:rPr>
                <w:lang w:val="en-GB"/>
              </w:rPr>
              <w:t xml:space="preserve">pFN1 </w:t>
            </w:r>
            <w:r>
              <w:rPr>
                <w:lang w:val="en-GB"/>
              </w:rPr>
              <w:t xml:space="preserve">(without </w:t>
            </w:r>
            <w:proofErr w:type="spellStart"/>
            <w:r>
              <w:rPr>
                <w:lang w:val="en-GB"/>
              </w:rPr>
              <w:t>KanR</w:t>
            </w:r>
            <w:proofErr w:type="spellEnd"/>
            <w:r>
              <w:rPr>
                <w:lang w:val="en-GB"/>
              </w:rPr>
              <w:t xml:space="preserve">) for integration DNA into </w:t>
            </w:r>
            <w:proofErr w:type="spellStart"/>
            <w:r>
              <w:rPr>
                <w:lang w:val="en-GB"/>
              </w:rPr>
              <w:t>chwA</w:t>
            </w:r>
            <w:proofErr w:type="spellEnd"/>
            <w:r>
              <w:rPr>
                <w:lang w:val="en-GB"/>
              </w:rPr>
              <w:t xml:space="preserve"> homologous sites, </w:t>
            </w:r>
            <w:proofErr w:type="spellStart"/>
            <w:r w:rsidR="00026ACF" w:rsidRPr="000F4D63">
              <w:rPr>
                <w:lang w:val="en-GB"/>
              </w:rPr>
              <w:t>NheI</w:t>
            </w:r>
            <w:proofErr w:type="spellEnd"/>
            <w:r>
              <w:rPr>
                <w:lang w:val="en-GB"/>
              </w:rPr>
              <w:t xml:space="preserve"> site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1C7BEA" w14:textId="77777777" w:rsidR="00026ACF" w:rsidRDefault="00026ACF" w:rsidP="00B30BB3">
            <w:pPr>
              <w:pStyle w:val="Defaul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GTGGTGGCTAGCGCCTCGCAAACTTTGCTTTGC </w:t>
            </w:r>
          </w:p>
          <w:p w14:paraId="2BCA96A0" w14:textId="77777777" w:rsidR="00026ACF" w:rsidRPr="0008565A" w:rsidRDefault="00026ACF" w:rsidP="00B30BB3">
            <w:pPr>
              <w:spacing w:after="0"/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015111" w14:textId="77777777" w:rsidR="00026ACF" w:rsidRDefault="00026ACF" w:rsidP="00B30BB3">
            <w:pPr>
              <w:spacing w:after="0"/>
            </w:pPr>
            <w:r>
              <w:t>pAK1</w:t>
            </w:r>
          </w:p>
          <w:p w14:paraId="4B8FC3F4" w14:textId="77777777" w:rsidR="00026ACF" w:rsidRDefault="00026ACF" w:rsidP="00B30BB3">
            <w:pPr>
              <w:spacing w:after="0"/>
            </w:pPr>
            <w:r>
              <w:t>pAK2</w:t>
            </w:r>
          </w:p>
          <w:p w14:paraId="655D4C1E" w14:textId="77777777" w:rsidR="00026ACF" w:rsidRPr="0008565A" w:rsidRDefault="00026ACF" w:rsidP="00B30BB3">
            <w:pPr>
              <w:spacing w:after="0"/>
            </w:pPr>
            <w:r>
              <w:t>pAK3</w:t>
            </w:r>
          </w:p>
        </w:tc>
      </w:tr>
      <w:tr w:rsidR="00A235F8" w:rsidRPr="00CB2692" w14:paraId="3EFCC13E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3881EC" w14:textId="77777777" w:rsidR="00A235F8" w:rsidRPr="009E33CE" w:rsidRDefault="00A235F8" w:rsidP="00B30BB3">
            <w:pPr>
              <w:spacing w:after="0"/>
            </w:pPr>
            <w:r>
              <w:t>AK9fwd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DD17CC" w14:textId="77777777" w:rsidR="00A235F8" w:rsidRPr="009E33CE" w:rsidRDefault="00A235F8" w:rsidP="00B30BB3">
            <w:pPr>
              <w:spacing w:after="0"/>
            </w:pPr>
            <w:r>
              <w:t xml:space="preserve">detection, outer PCR </w:t>
            </w:r>
            <w:r w:rsidRPr="00186724">
              <w:rPr>
                <w:i/>
              </w:rPr>
              <w:t>chwA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E6B784" w14:textId="77777777" w:rsidR="00A235F8" w:rsidRDefault="00A235F8" w:rsidP="00B30BB3">
            <w:pPr>
              <w:pStyle w:val="Defaul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TCGACATCCCAATCCTCTGC </w:t>
            </w:r>
          </w:p>
          <w:p w14:paraId="161B0498" w14:textId="77777777" w:rsidR="00A235F8" w:rsidRPr="009E33CE" w:rsidRDefault="00A235F8" w:rsidP="00B30BB3">
            <w:pPr>
              <w:spacing w:after="0"/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8BF331" w14:textId="77777777" w:rsidR="00A235F8" w:rsidRDefault="00A235F8" w:rsidP="00B30BB3">
            <w:pPr>
              <w:spacing w:after="0"/>
            </w:pPr>
            <w:r>
              <w:t>pAK1</w:t>
            </w:r>
          </w:p>
          <w:p w14:paraId="04FD6C95" w14:textId="77777777" w:rsidR="00A235F8" w:rsidRDefault="00A235F8" w:rsidP="00B30BB3">
            <w:pPr>
              <w:spacing w:after="0"/>
            </w:pPr>
            <w:r>
              <w:t>pAK2</w:t>
            </w:r>
          </w:p>
          <w:p w14:paraId="093B3213" w14:textId="77777777" w:rsidR="00A235F8" w:rsidRDefault="00A235F8" w:rsidP="00B30BB3">
            <w:pPr>
              <w:pStyle w:val="Default"/>
              <w:rPr>
                <w:sz w:val="20"/>
                <w:szCs w:val="20"/>
              </w:rPr>
            </w:pPr>
            <w:r w:rsidRPr="00B75D2B">
              <w:rPr>
                <w:sz w:val="22"/>
              </w:rPr>
              <w:t>pAK3</w:t>
            </w:r>
          </w:p>
        </w:tc>
      </w:tr>
      <w:tr w:rsidR="00A235F8" w:rsidRPr="00CB2692" w14:paraId="2E532F92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8E4629" w14:textId="77777777" w:rsidR="00A235F8" w:rsidRPr="009E33CE" w:rsidRDefault="00A235F8" w:rsidP="00B30BB3">
            <w:pPr>
              <w:spacing w:after="0"/>
            </w:pPr>
            <w:r>
              <w:t>AK10rev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26562E" w14:textId="77777777" w:rsidR="00A235F8" w:rsidRPr="009E33CE" w:rsidRDefault="00A235F8" w:rsidP="00B30BB3">
            <w:pPr>
              <w:spacing w:after="0"/>
            </w:pPr>
            <w:r>
              <w:t>detection, outer PCR</w:t>
            </w:r>
            <w:r w:rsidRPr="00186724">
              <w:rPr>
                <w:i/>
              </w:rPr>
              <w:t xml:space="preserve"> chwA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C500E6" w14:textId="77777777" w:rsidR="00A235F8" w:rsidRDefault="00A235F8" w:rsidP="00B30BB3">
            <w:pPr>
              <w:pStyle w:val="Defaul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CTCGCACTCGTTTGGC </w:t>
            </w:r>
          </w:p>
          <w:p w14:paraId="0FC042DC" w14:textId="77777777" w:rsidR="00A235F8" w:rsidRPr="009E33CE" w:rsidRDefault="00A235F8" w:rsidP="00B30BB3">
            <w:pPr>
              <w:spacing w:after="0"/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D1BA73" w14:textId="77777777" w:rsidR="00A235F8" w:rsidRDefault="00A235F8" w:rsidP="00B30BB3">
            <w:pPr>
              <w:spacing w:after="0"/>
            </w:pPr>
            <w:r>
              <w:t>pAK1</w:t>
            </w:r>
          </w:p>
          <w:p w14:paraId="51EAC763" w14:textId="77777777" w:rsidR="00A235F8" w:rsidRDefault="00A235F8" w:rsidP="00B30BB3">
            <w:pPr>
              <w:spacing w:after="0"/>
            </w:pPr>
            <w:r>
              <w:t>pAK2</w:t>
            </w:r>
          </w:p>
          <w:p w14:paraId="36EFF33D" w14:textId="77777777" w:rsidR="00A235F8" w:rsidRDefault="00A235F8" w:rsidP="00B30BB3">
            <w:pPr>
              <w:pStyle w:val="Default"/>
              <w:rPr>
                <w:sz w:val="20"/>
                <w:szCs w:val="20"/>
              </w:rPr>
            </w:pPr>
            <w:r w:rsidRPr="00B75D2B">
              <w:rPr>
                <w:sz w:val="22"/>
              </w:rPr>
              <w:t>pAK3</w:t>
            </w:r>
          </w:p>
        </w:tc>
      </w:tr>
      <w:tr w:rsidR="00A235F8" w:rsidRPr="00CB2692" w14:paraId="286C2DEE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54C7A9" w14:textId="77777777" w:rsidR="00A235F8" w:rsidRPr="009E33CE" w:rsidRDefault="00A235F8" w:rsidP="00A235F8">
            <w:pPr>
              <w:spacing w:after="0"/>
            </w:pPr>
            <w:r>
              <w:t>F25fwd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7C6D24" w14:textId="77777777" w:rsidR="00A235F8" w:rsidRPr="009E33CE" w:rsidRDefault="00A235F8" w:rsidP="00A235F8">
            <w:pPr>
              <w:spacing w:after="0"/>
            </w:pPr>
            <w:r>
              <w:t>detection, inner PCR</w:t>
            </w:r>
            <w:r w:rsidRPr="00186724">
              <w:rPr>
                <w:i/>
              </w:rPr>
              <w:t xml:space="preserve"> chwA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73FA9B" w14:textId="77777777" w:rsidR="00A235F8" w:rsidRDefault="00A235F8" w:rsidP="00A235F8">
            <w:pPr>
              <w:pStyle w:val="Defaul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GGTCTAGGTGAGGCAATCC </w:t>
            </w:r>
          </w:p>
          <w:p w14:paraId="2B620851" w14:textId="77777777" w:rsidR="00A235F8" w:rsidRPr="009E33CE" w:rsidRDefault="00A235F8" w:rsidP="00A235F8">
            <w:pPr>
              <w:spacing w:after="0"/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E5D694" w14:textId="77777777" w:rsidR="00A235F8" w:rsidRDefault="00A235F8" w:rsidP="00A235F8">
            <w:pPr>
              <w:spacing w:after="0"/>
            </w:pPr>
            <w:r>
              <w:t>pAK1</w:t>
            </w:r>
          </w:p>
          <w:p w14:paraId="0E65CCBA" w14:textId="77777777" w:rsidR="00A235F8" w:rsidRDefault="00A235F8" w:rsidP="00A235F8">
            <w:pPr>
              <w:spacing w:after="0"/>
            </w:pPr>
            <w:r>
              <w:t>pAK2</w:t>
            </w:r>
          </w:p>
          <w:p w14:paraId="726BB0D7" w14:textId="77777777" w:rsidR="00A235F8" w:rsidRDefault="00A235F8" w:rsidP="00A235F8">
            <w:pPr>
              <w:pStyle w:val="Default"/>
              <w:rPr>
                <w:sz w:val="20"/>
                <w:szCs w:val="20"/>
              </w:rPr>
            </w:pPr>
            <w:r w:rsidRPr="00B75D2B">
              <w:rPr>
                <w:sz w:val="22"/>
              </w:rPr>
              <w:t>pAK3</w:t>
            </w:r>
          </w:p>
        </w:tc>
      </w:tr>
      <w:tr w:rsidR="00A235F8" w:rsidRPr="00CB2692" w14:paraId="69E63288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2AC6D2" w14:textId="77777777" w:rsidR="00A235F8" w:rsidRPr="009E33CE" w:rsidRDefault="00A235F8" w:rsidP="00A235F8">
            <w:pPr>
              <w:spacing w:after="0"/>
            </w:pPr>
            <w:r>
              <w:t>F28rev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1A4B71" w14:textId="77777777" w:rsidR="00A235F8" w:rsidRPr="009E33CE" w:rsidRDefault="00A235F8" w:rsidP="00A235F8">
            <w:pPr>
              <w:spacing w:after="0"/>
            </w:pPr>
            <w:r>
              <w:t>detection, inner PCR</w:t>
            </w:r>
            <w:r w:rsidRPr="00186724">
              <w:rPr>
                <w:i/>
              </w:rPr>
              <w:t xml:space="preserve"> chwA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CD1021" w14:textId="77777777" w:rsidR="00A235F8" w:rsidRDefault="00A235F8" w:rsidP="00A235F8">
            <w:pPr>
              <w:pStyle w:val="Defaul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CCTGATTTGTTTATATCTGACGC </w:t>
            </w:r>
          </w:p>
          <w:p w14:paraId="35F0B946" w14:textId="77777777" w:rsidR="00A235F8" w:rsidRPr="009E33CE" w:rsidRDefault="00A235F8" w:rsidP="00A235F8">
            <w:pPr>
              <w:spacing w:after="0"/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0092DC" w14:textId="77777777" w:rsidR="00A235F8" w:rsidRDefault="00A235F8" w:rsidP="00A235F8">
            <w:pPr>
              <w:spacing w:after="0"/>
            </w:pPr>
            <w:r>
              <w:t>pAK1</w:t>
            </w:r>
          </w:p>
          <w:p w14:paraId="040EF95D" w14:textId="77777777" w:rsidR="00A235F8" w:rsidRDefault="00A235F8" w:rsidP="00A235F8">
            <w:pPr>
              <w:spacing w:after="0"/>
            </w:pPr>
            <w:r>
              <w:t>pAK2</w:t>
            </w:r>
          </w:p>
          <w:p w14:paraId="4D810694" w14:textId="77777777" w:rsidR="00A235F8" w:rsidRDefault="00A235F8" w:rsidP="00A235F8">
            <w:pPr>
              <w:pStyle w:val="Default"/>
              <w:rPr>
                <w:sz w:val="20"/>
                <w:szCs w:val="20"/>
              </w:rPr>
            </w:pPr>
            <w:r w:rsidRPr="00B75D2B">
              <w:rPr>
                <w:sz w:val="22"/>
              </w:rPr>
              <w:t>pAK3</w:t>
            </w:r>
          </w:p>
        </w:tc>
      </w:tr>
      <w:tr w:rsidR="00A235F8" w:rsidRPr="00CB2692" w14:paraId="36106E0D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2D7248" w14:textId="77777777" w:rsidR="00A235F8" w:rsidRPr="009E33CE" w:rsidRDefault="00A235F8" w:rsidP="00A235F8">
            <w:pPr>
              <w:spacing w:after="0"/>
            </w:pPr>
            <w:r>
              <w:t>MH1fwd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861D0E" w14:textId="77777777" w:rsidR="00A235F8" w:rsidRPr="00A235F8" w:rsidRDefault="00A235F8" w:rsidP="00A235F8">
            <w:pPr>
              <w:spacing w:after="0"/>
              <w:rPr>
                <w:lang w:val="en-US"/>
              </w:rPr>
            </w:pPr>
            <w:r w:rsidRPr="00A235F8">
              <w:rPr>
                <w:lang w:val="en-US"/>
              </w:rPr>
              <w:t xml:space="preserve">detection,, outer PCR </w:t>
            </w:r>
            <w:proofErr w:type="spellStart"/>
            <w:r w:rsidRPr="00A235F8">
              <w:rPr>
                <w:i/>
                <w:lang w:val="en-US"/>
              </w:rPr>
              <w:t>cpcB-cpcA</w:t>
            </w:r>
            <w:proofErr w:type="spellEnd"/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158751" w14:textId="77777777" w:rsidR="00A235F8" w:rsidRDefault="00A235F8" w:rsidP="00A235F8">
            <w:pPr>
              <w:pStyle w:val="Defaul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GTTCGTCCATCATGGCTCAG </w:t>
            </w:r>
          </w:p>
          <w:p w14:paraId="2DF4F11D" w14:textId="77777777" w:rsidR="00A235F8" w:rsidRPr="003340BA" w:rsidRDefault="00A235F8" w:rsidP="00A235F8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D2B257" w14:textId="77777777" w:rsidR="00A235F8" w:rsidRPr="009E33CE" w:rsidRDefault="00A235F8" w:rsidP="00A235F8">
            <w:pPr>
              <w:spacing w:after="0"/>
            </w:pPr>
            <w:r>
              <w:t>pMH1</w:t>
            </w:r>
          </w:p>
        </w:tc>
      </w:tr>
      <w:tr w:rsidR="00A235F8" w:rsidRPr="00CB2692" w14:paraId="47A0F7A9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5AB646" w14:textId="77777777" w:rsidR="00A235F8" w:rsidRPr="009E33CE" w:rsidRDefault="00A235F8" w:rsidP="00A235F8">
            <w:pPr>
              <w:spacing w:after="0"/>
            </w:pPr>
            <w:r>
              <w:t>MH2rev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0F7532" w14:textId="77777777" w:rsidR="00A235F8" w:rsidRPr="00A235F8" w:rsidRDefault="00A235F8" w:rsidP="00A235F8">
            <w:pPr>
              <w:spacing w:after="0"/>
              <w:rPr>
                <w:lang w:val="en-US"/>
              </w:rPr>
            </w:pPr>
            <w:r w:rsidRPr="00A235F8">
              <w:rPr>
                <w:lang w:val="en-US"/>
              </w:rPr>
              <w:t xml:space="preserve">detection, outer PCR </w:t>
            </w:r>
            <w:proofErr w:type="spellStart"/>
            <w:r w:rsidRPr="00A235F8">
              <w:rPr>
                <w:i/>
                <w:lang w:val="en-US"/>
              </w:rPr>
              <w:t>cpcB-cpcA</w:t>
            </w:r>
            <w:proofErr w:type="spellEnd"/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0FC9DE" w14:textId="77777777" w:rsidR="00A235F8" w:rsidRDefault="00A235F8" w:rsidP="00A235F8">
            <w:pPr>
              <w:pStyle w:val="Defaul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GACGGAATCGACATAGGAGTC </w:t>
            </w:r>
          </w:p>
          <w:p w14:paraId="2AC02729" w14:textId="77777777" w:rsidR="00A235F8" w:rsidRPr="003340BA" w:rsidRDefault="00A235F8" w:rsidP="00A235F8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B1DBF" w14:textId="77777777" w:rsidR="00A235F8" w:rsidRPr="009E33CE" w:rsidRDefault="00A235F8" w:rsidP="00A235F8">
            <w:pPr>
              <w:spacing w:after="0"/>
            </w:pPr>
            <w:r>
              <w:t>pMH1</w:t>
            </w:r>
          </w:p>
        </w:tc>
      </w:tr>
      <w:tr w:rsidR="00A235F8" w:rsidRPr="00CB2692" w14:paraId="1437714E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49EEFB" w14:textId="77777777" w:rsidR="00A235F8" w:rsidRPr="009E33CE" w:rsidRDefault="00A235F8" w:rsidP="00A235F8">
            <w:pPr>
              <w:spacing w:after="0"/>
            </w:pPr>
            <w:r>
              <w:t>MH3fwd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61CBD5" w14:textId="77777777" w:rsidR="00A235F8" w:rsidRPr="00A235F8" w:rsidRDefault="00A235F8" w:rsidP="00A235F8">
            <w:pPr>
              <w:spacing w:after="0"/>
              <w:rPr>
                <w:lang w:val="en-US"/>
              </w:rPr>
            </w:pPr>
            <w:r w:rsidRPr="00A235F8">
              <w:rPr>
                <w:lang w:val="en-US"/>
              </w:rPr>
              <w:t xml:space="preserve">detection, inner PCR </w:t>
            </w:r>
            <w:proofErr w:type="spellStart"/>
            <w:r w:rsidRPr="00A235F8">
              <w:rPr>
                <w:i/>
                <w:lang w:val="en-US"/>
              </w:rPr>
              <w:t>cpcB-cpcA</w:t>
            </w:r>
            <w:proofErr w:type="spellEnd"/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D56A25" w14:textId="77777777" w:rsidR="00A235F8" w:rsidRDefault="00A235F8" w:rsidP="00A235F8">
            <w:pPr>
              <w:pStyle w:val="Defaul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GAGAATCACTCAGGTGAAGAG </w:t>
            </w:r>
          </w:p>
          <w:p w14:paraId="1055D707" w14:textId="77777777" w:rsidR="00A235F8" w:rsidRPr="003340BA" w:rsidRDefault="00A235F8" w:rsidP="00A235F8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26D147" w14:textId="77777777" w:rsidR="00A235F8" w:rsidRPr="009E33CE" w:rsidRDefault="00A235F8" w:rsidP="00A235F8">
            <w:pPr>
              <w:spacing w:after="0"/>
            </w:pPr>
            <w:r>
              <w:t>pMH1</w:t>
            </w:r>
          </w:p>
        </w:tc>
      </w:tr>
      <w:tr w:rsidR="00A235F8" w:rsidRPr="00CB2692" w14:paraId="7440DFCF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026F04" w14:textId="77777777" w:rsidR="00A235F8" w:rsidRPr="00DB71C0" w:rsidRDefault="00A235F8" w:rsidP="00A235F8">
            <w:pPr>
              <w:spacing w:after="0"/>
            </w:pPr>
            <w:r w:rsidRPr="00DB71C0">
              <w:t>MH4rev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69B057" w14:textId="77777777" w:rsidR="00A235F8" w:rsidRPr="00DB71C0" w:rsidRDefault="00A235F8" w:rsidP="00A235F8">
            <w:pPr>
              <w:spacing w:after="0"/>
              <w:rPr>
                <w:lang w:val="en-US"/>
              </w:rPr>
            </w:pPr>
            <w:r w:rsidRPr="00DB71C0">
              <w:rPr>
                <w:lang w:val="en-US"/>
              </w:rPr>
              <w:t xml:space="preserve">detection, inner PCR </w:t>
            </w:r>
            <w:proofErr w:type="spellStart"/>
            <w:r w:rsidRPr="00DB71C0">
              <w:rPr>
                <w:i/>
                <w:lang w:val="en-US"/>
              </w:rPr>
              <w:t>cpcB-cpcA</w:t>
            </w:r>
            <w:proofErr w:type="spellEnd"/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9EC2D0" w14:textId="77777777" w:rsidR="00A235F8" w:rsidRPr="00DB71C0" w:rsidRDefault="00A235F8" w:rsidP="00A235F8">
            <w:pPr>
              <w:pStyle w:val="Default"/>
              <w:rPr>
                <w:sz w:val="20"/>
                <w:szCs w:val="20"/>
              </w:rPr>
            </w:pPr>
            <w:r w:rsidRPr="00DB71C0">
              <w:rPr>
                <w:sz w:val="20"/>
                <w:szCs w:val="20"/>
              </w:rPr>
              <w:t xml:space="preserve">CGTAGTCGAGGTAGGAGTTGG </w:t>
            </w:r>
          </w:p>
          <w:p w14:paraId="10A46ACD" w14:textId="77777777" w:rsidR="00A235F8" w:rsidRPr="00DB71C0" w:rsidRDefault="00A235F8" w:rsidP="00A235F8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A1E7A8" w14:textId="77777777" w:rsidR="00A235F8" w:rsidRPr="00DB71C0" w:rsidRDefault="00A235F8" w:rsidP="00A235F8">
            <w:pPr>
              <w:spacing w:after="0"/>
            </w:pPr>
            <w:r w:rsidRPr="00DB71C0">
              <w:t>pMH1</w:t>
            </w:r>
          </w:p>
        </w:tc>
      </w:tr>
      <w:tr w:rsidR="00A235F8" w:rsidRPr="00CB2692" w14:paraId="7CFB6217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D708D9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lastRenderedPageBreak/>
              <w:t xml:space="preserve">F29 fwd 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7B6864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detection</w:t>
            </w:r>
            <w:r w:rsidR="003A7DE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,</w:t>
            </w: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KanR</w:t>
            </w: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br/>
              <w:t xml:space="preserve"> 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608C0A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TATGACCATGATTACGAATTC</w:t>
            </w: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br/>
              <w:t>CC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E90896" w14:textId="77777777" w:rsidR="00A235F8" w:rsidRPr="00DB71C0" w:rsidRDefault="00DB71C0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any</w:t>
            </w:r>
          </w:p>
        </w:tc>
      </w:tr>
      <w:tr w:rsidR="00A235F8" w:rsidRPr="00CB2692" w14:paraId="3C481C1D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EF1972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F30 rev 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B00574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detection</w:t>
            </w:r>
            <w:r w:rsidR="003A7DE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,</w:t>
            </w: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KanR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CE0138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AAGCCGTTTCTGTAATGAAGG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117F28" w14:textId="77777777" w:rsidR="00A235F8" w:rsidRPr="00DB71C0" w:rsidRDefault="00DB71C0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any</w:t>
            </w:r>
          </w:p>
        </w:tc>
      </w:tr>
      <w:tr w:rsidR="00A235F8" w:rsidRPr="00CB2692" w14:paraId="18BE85F1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6B64AB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pc560_pBK47_fwd</w:t>
            </w: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br/>
              <w:t>(A23)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01CFAE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 xml:space="preserve">detection </w:t>
            </w:r>
            <w:r w:rsidRPr="00DB71C0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  <w:t>cpc560</w:t>
            </w: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 xml:space="preserve"> (and </w:t>
            </w:r>
            <w:proofErr w:type="spellStart"/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>sfGFP</w:t>
            </w:r>
            <w:proofErr w:type="spellEnd"/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 xml:space="preserve">) 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894512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GCTGTGGTTCCCTAGGC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2B6496" w14:textId="77777777" w:rsidR="00A235F8" w:rsidRPr="00DB71C0" w:rsidRDefault="00DB71C0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any</w:t>
            </w:r>
          </w:p>
        </w:tc>
      </w:tr>
      <w:tr w:rsidR="00A235F8" w:rsidRPr="00CB2692" w14:paraId="78E841A3" w14:textId="77777777" w:rsidTr="003A7DE5">
        <w:tc>
          <w:tcPr>
            <w:tcW w:w="14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2531E9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GFP_pBK47_rev (A24) 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F89CCD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detection (</w:t>
            </w:r>
            <w:r w:rsidRPr="00DB71C0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pc560</w:t>
            </w: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) and </w:t>
            </w: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br/>
              <w:t xml:space="preserve">GFP 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A42032" w14:textId="77777777" w:rsidR="00A235F8" w:rsidRPr="00DB71C0" w:rsidRDefault="00A235F8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CAAGAAGGACCATGTGGTC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73C8B9" w14:textId="77777777" w:rsidR="00A235F8" w:rsidRPr="00DB71C0" w:rsidRDefault="00DB71C0" w:rsidP="00A235F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DB71C0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any</w:t>
            </w:r>
          </w:p>
        </w:tc>
      </w:tr>
    </w:tbl>
    <w:p w14:paraId="012B01A8" w14:textId="77777777" w:rsidR="000F4D63" w:rsidRDefault="000F4D63" w:rsidP="00CB269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0"/>
          <w:szCs w:val="20"/>
          <w:highlight w:val="yellow"/>
          <w:lang w:eastAsia="de-DE"/>
        </w:rPr>
      </w:pPr>
    </w:p>
    <w:p w14:paraId="69EB2BD2" w14:textId="77777777" w:rsidR="00CB2692" w:rsidRPr="00475400" w:rsidRDefault="00CB2692">
      <w:pPr>
        <w:rPr>
          <w:lang w:val="en-GB"/>
        </w:rPr>
      </w:pPr>
    </w:p>
    <w:p w14:paraId="7DFD146B" w14:textId="6B3DFFD2" w:rsidR="00B30BB3" w:rsidRPr="00B30BB3" w:rsidRDefault="00F8709A" w:rsidP="00B30BB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30BB3" w:rsidRPr="00B30BB3">
        <w:t>1</w:t>
      </w:r>
      <w:r w:rsidR="00B30BB3" w:rsidRPr="00B30BB3">
        <w:tab/>
        <w:t>Sambrook, J.</w:t>
      </w:r>
      <w:r w:rsidR="001731B6">
        <w:t xml:space="preserve">, </w:t>
      </w:r>
      <w:r w:rsidR="00B30BB3" w:rsidRPr="00B30BB3">
        <w:t xml:space="preserve"> Russell, D. W. </w:t>
      </w:r>
      <w:r w:rsidR="00B30BB3" w:rsidRPr="00B30BB3">
        <w:rPr>
          <w:i/>
        </w:rPr>
        <w:t>Molecular Cloning. A Laboratory Manual. 3rd edition.</w:t>
      </w:r>
      <w:r w:rsidR="00B30BB3" w:rsidRPr="00B30BB3">
        <w:t>,</w:t>
      </w:r>
      <w:r w:rsidR="001731B6">
        <w:t xml:space="preserve"> </w:t>
      </w:r>
      <w:r w:rsidR="00B30BB3" w:rsidRPr="00B30BB3">
        <w:t>Cold Spring Harbor Laboratory Press</w:t>
      </w:r>
      <w:r w:rsidR="001731B6">
        <w:t xml:space="preserve"> (</w:t>
      </w:r>
      <w:r w:rsidR="00B30BB3" w:rsidRPr="00B30BB3">
        <w:t>2001).</w:t>
      </w:r>
    </w:p>
    <w:p w14:paraId="71053F36" w14:textId="43C86B7D" w:rsidR="00B30BB3" w:rsidRPr="00B30BB3" w:rsidRDefault="00B30BB3" w:rsidP="00B30BB3">
      <w:pPr>
        <w:pStyle w:val="EndNoteBibliography"/>
        <w:spacing w:after="0"/>
        <w:ind w:left="720" w:hanging="720"/>
      </w:pPr>
      <w:r w:rsidRPr="00B30BB3">
        <w:t>2</w:t>
      </w:r>
      <w:r w:rsidRPr="00B30BB3">
        <w:tab/>
        <w:t>Nies, F., Mielke, M., Pochert, J.</w:t>
      </w:r>
      <w:r w:rsidR="00D87216">
        <w:t>,</w:t>
      </w:r>
      <w:r w:rsidRPr="00B30BB3">
        <w:t xml:space="preserve"> Lamparter, T. Natural transformation of the filamentous cyanobacterium </w:t>
      </w:r>
      <w:r w:rsidRPr="00B30BB3">
        <w:rPr>
          <w:i/>
        </w:rPr>
        <w:t>Phormidium lacuna</w:t>
      </w:r>
      <w:r w:rsidRPr="00B30BB3">
        <w:t xml:space="preserve">. </w:t>
      </w:r>
      <w:r w:rsidRPr="00B30BB3">
        <w:rPr>
          <w:i/>
        </w:rPr>
        <w:t>PLoS One.</w:t>
      </w:r>
      <w:r w:rsidRPr="00B30BB3">
        <w:t xml:space="preserve"> </w:t>
      </w:r>
      <w:r w:rsidRPr="00B30BB3">
        <w:rPr>
          <w:b/>
        </w:rPr>
        <w:t>15</w:t>
      </w:r>
      <w:r w:rsidRPr="00B30BB3">
        <w:t xml:space="preserve"> (6), e0234440</w:t>
      </w:r>
      <w:r w:rsidR="00D87216">
        <w:t xml:space="preserve"> </w:t>
      </w:r>
      <w:r w:rsidRPr="00B30BB3">
        <w:t>(2020).</w:t>
      </w:r>
    </w:p>
    <w:p w14:paraId="7156DBA6" w14:textId="1D456F49" w:rsidR="00B30BB3" w:rsidRPr="00B30BB3" w:rsidRDefault="00B30BB3" w:rsidP="00B30BB3">
      <w:pPr>
        <w:pStyle w:val="EndNoteBibliography"/>
        <w:ind w:left="720" w:hanging="720"/>
      </w:pPr>
      <w:r w:rsidRPr="00B30BB3">
        <w:t>3</w:t>
      </w:r>
      <w:r w:rsidRPr="00B30BB3">
        <w:tab/>
        <w:t>Kachel, B.</w:t>
      </w:r>
      <w:r w:rsidR="00426E9A">
        <w:t xml:space="preserve">, </w:t>
      </w:r>
      <w:r w:rsidRPr="00B30BB3">
        <w:t xml:space="preserve"> Mack, M. Engineering of </w:t>
      </w:r>
      <w:r w:rsidRPr="00426E9A">
        <w:rPr>
          <w:i/>
          <w:iCs/>
        </w:rPr>
        <w:t>Synechococcus</w:t>
      </w:r>
      <w:r w:rsidRPr="00B30BB3">
        <w:t xml:space="preserve"> sp. strain PCC 7002 for the photoautotrophic production of light-sensitive riboflavin (vitamin B2). </w:t>
      </w:r>
      <w:r w:rsidRPr="00B30BB3">
        <w:rPr>
          <w:i/>
        </w:rPr>
        <w:t>Metabolic Engineering.</w:t>
      </w:r>
      <w:r w:rsidRPr="00B30BB3">
        <w:t xml:space="preserve"> </w:t>
      </w:r>
      <w:r w:rsidRPr="00B30BB3">
        <w:rPr>
          <w:b/>
        </w:rPr>
        <w:t>62</w:t>
      </w:r>
      <w:r w:rsidR="00426E9A" w:rsidRPr="00426E9A">
        <w:rPr>
          <w:bCs/>
        </w:rPr>
        <w:t>,</w:t>
      </w:r>
      <w:r w:rsidRPr="00B30BB3">
        <w:t xml:space="preserve"> 275</w:t>
      </w:r>
      <w:r w:rsidR="00426E9A">
        <w:t>–</w:t>
      </w:r>
      <w:r w:rsidRPr="00B30BB3">
        <w:t>286</w:t>
      </w:r>
      <w:r w:rsidR="00426E9A">
        <w:t xml:space="preserve"> </w:t>
      </w:r>
      <w:r w:rsidRPr="00B30BB3">
        <w:t>(2020).</w:t>
      </w:r>
    </w:p>
    <w:p w14:paraId="2C3551D6" w14:textId="77777777" w:rsidR="002448AD" w:rsidRPr="005315E9" w:rsidRDefault="00F8709A">
      <w:pPr>
        <w:rPr>
          <w:lang w:val="en-US"/>
        </w:rPr>
      </w:pPr>
      <w:r>
        <w:fldChar w:fldCharType="end"/>
      </w:r>
    </w:p>
    <w:p w14:paraId="01D7FF90" w14:textId="77777777" w:rsidR="000E20D8" w:rsidRDefault="000E20D8">
      <w:pPr>
        <w:rPr>
          <w:lang w:val="en-US"/>
        </w:rPr>
      </w:pPr>
      <w:r>
        <w:rPr>
          <w:lang w:val="en-US"/>
        </w:rPr>
        <w:br w:type="page"/>
      </w:r>
    </w:p>
    <w:p w14:paraId="14915330" w14:textId="5673FAAC" w:rsidR="0097392C" w:rsidRPr="00004251" w:rsidRDefault="00877F2F">
      <w:pPr>
        <w:rPr>
          <w:b/>
          <w:bCs/>
          <w:lang w:val="en-US"/>
        </w:rPr>
      </w:pPr>
      <w:bookmarkStart w:id="0" w:name="_Hlk90551898"/>
      <w:r w:rsidRPr="00004251">
        <w:rPr>
          <w:b/>
          <w:bCs/>
          <w:lang w:val="en-US"/>
        </w:rPr>
        <w:lastRenderedPageBreak/>
        <w:t xml:space="preserve">Sequence of pMH1 in </w:t>
      </w:r>
      <w:proofErr w:type="spellStart"/>
      <w:r w:rsidRPr="00004251">
        <w:rPr>
          <w:b/>
          <w:bCs/>
          <w:lang w:val="en-US"/>
        </w:rPr>
        <w:t>gb</w:t>
      </w:r>
      <w:proofErr w:type="spellEnd"/>
      <w:r w:rsidRPr="00004251">
        <w:rPr>
          <w:b/>
          <w:bCs/>
          <w:lang w:val="en-US"/>
        </w:rPr>
        <w:t xml:space="preserve"> format</w:t>
      </w:r>
    </w:p>
    <w:bookmarkEnd w:id="0"/>
    <w:p w14:paraId="2631271D" w14:textId="77777777" w:rsidR="0097392C" w:rsidRPr="005315E9" w:rsidRDefault="0097392C" w:rsidP="0097392C">
      <w:pPr>
        <w:spacing w:after="0" w:line="240" w:lineRule="auto"/>
        <w:rPr>
          <w:rFonts w:ascii="Courier New" w:hAnsi="Courier New" w:cs="Courier New"/>
          <w:lang w:val="en-US"/>
        </w:rPr>
      </w:pPr>
    </w:p>
    <w:p w14:paraId="46B652BC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LOCUS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Exported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6078 bp DNA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circular SYN 14-DEC-2021</w:t>
      </w:r>
    </w:p>
    <w:p w14:paraId="5B90CFE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DEFINITION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 xml:space="preserve">Standard E. coli vector with a multiple cloning site (MCS) for DNA </w:t>
      </w:r>
    </w:p>
    <w:p w14:paraId="5D8500C6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cloning. The MCS is reversed in pUC18.</w:t>
      </w:r>
    </w:p>
    <w:p w14:paraId="527B91AE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ACCESSION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.</w:t>
      </w:r>
    </w:p>
    <w:p w14:paraId="6990B3AC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VERSION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.</w:t>
      </w:r>
    </w:p>
    <w:p w14:paraId="6F49CA2A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KEYWORDS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puc19_cpcB_sfGFP</w:t>
      </w:r>
    </w:p>
    <w:p w14:paraId="7CDD90A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SOURCE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synthetic DNA construct</w:t>
      </w:r>
    </w:p>
    <w:p w14:paraId="5B048B46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ORGANISM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synthetic DNA construct</w:t>
      </w:r>
    </w:p>
    <w:p w14:paraId="585FE67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REFERENCE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1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(bases 1 to 6078)</w:t>
      </w:r>
    </w:p>
    <w:p w14:paraId="7218CAC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AUTHORS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.</w:t>
      </w:r>
    </w:p>
    <w:p w14:paraId="3C29126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TITLE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Direct Submission</w:t>
      </w:r>
    </w:p>
    <w:p w14:paraId="0EB4FED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JOURNAL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 xml:space="preserve">Exported Tuesday, Dec 14, 2021 from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SnapGene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Viewer 5.3.0</w:t>
      </w:r>
    </w:p>
    <w:p w14:paraId="50A0979A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https://www.snapgene.com</w:t>
      </w:r>
    </w:p>
    <w:p w14:paraId="3BE4DC91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COMMENT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See also GenBank accession L09137.</w:t>
      </w:r>
    </w:p>
    <w:p w14:paraId="55EE768C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FEATURES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Location/Qualifiers</w:t>
      </w:r>
    </w:p>
    <w:p w14:paraId="3846CAD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source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1..6078</w:t>
      </w:r>
    </w:p>
    <w:p w14:paraId="0EDFE50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organism="synthetic DNA construct"</w:t>
      </w:r>
    </w:p>
    <w:p w14:paraId="3E633336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mol_type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>="other DNA"</w:t>
      </w:r>
    </w:p>
    <w:p w14:paraId="7EB07262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promoter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96..200</w:t>
      </w:r>
    </w:p>
    <w:p w14:paraId="52211CA6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gene="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bl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>"</w:t>
      </w:r>
    </w:p>
    <w:p w14:paraId="5B5500AB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mpR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promoter</w:t>
      </w:r>
    </w:p>
    <w:p w14:paraId="67077D5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CDS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201..1061</w:t>
      </w:r>
    </w:p>
    <w:p w14:paraId="255FFE3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odon_star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>=1</w:t>
      </w:r>
    </w:p>
    <w:p w14:paraId="6EA88A1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gene="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bl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>"</w:t>
      </w:r>
    </w:p>
    <w:p w14:paraId="52C6E687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product="beta-lactamase"</w:t>
      </w:r>
    </w:p>
    <w:p w14:paraId="3386B637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mpR</w:t>
      </w:r>
      <w:proofErr w:type="spellEnd"/>
    </w:p>
    <w:p w14:paraId="52092868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note="confers resistance to ampicillin, carbenicillin, and</w:t>
      </w:r>
    </w:p>
    <w:p w14:paraId="4460021C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related antibiotics"</w:t>
      </w:r>
    </w:p>
    <w:p w14:paraId="323DCE5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translation="MSIQHFRVALIPFFAAFCLPVFAHPETLVKVKDAEDQLGARVGYI</w:t>
      </w:r>
    </w:p>
    <w:p w14:paraId="0821446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ELDLNSGKILESFRPEERFPMMSTFKVLLCGAVLSRIDAGQEQLGRRIHYSQNDLVEYS</w:t>
      </w:r>
    </w:p>
    <w:p w14:paraId="7F4A2617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PVTEKHLTDGMTVRELCSAAITMSDNTAANLLLTTIGGPKELTAFLHNMGDHVTRLDRW</w:t>
      </w:r>
    </w:p>
    <w:p w14:paraId="5AA4382A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EPELNEAIPNDERDTTMPVAMATTLRKLLTGELLTLASRQQLIDWMEADKVAGPLLRSA</w:t>
      </w:r>
    </w:p>
    <w:p w14:paraId="690B8E2E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LPAGWFIADKSGAGERGSRGIIAALGPDGKPSRIVVIYTTGSQATMDERNRQIAEIGAS</w:t>
      </w:r>
    </w:p>
    <w:p w14:paraId="7B5A5C4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LIKHW"</w:t>
      </w:r>
    </w:p>
    <w:p w14:paraId="5492899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rep_origin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1232..1820</w:t>
      </w:r>
    </w:p>
    <w:p w14:paraId="14B4A366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direction=RIGHT</w:t>
      </w:r>
    </w:p>
    <w:p w14:paraId="70ED2F1B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ori</w:t>
      </w:r>
      <w:proofErr w:type="spellEnd"/>
    </w:p>
    <w:p w14:paraId="563521B5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note="high-copy-number ColE1/pMB1/pBR322/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pU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origin of </w:t>
      </w:r>
    </w:p>
    <w:p w14:paraId="4F5B032E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replication"</w:t>
      </w:r>
    </w:p>
    <w:p w14:paraId="7195E12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promoter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2144..2174</w:t>
      </w:r>
    </w:p>
    <w:p w14:paraId="1DEBDFDA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lac promoter</w:t>
      </w:r>
    </w:p>
    <w:p w14:paraId="7CF76EB5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note="promoter for the E. coli lac operon"</w:t>
      </w:r>
    </w:p>
    <w:p w14:paraId="3B5EFEA7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protein_bind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2182..2198</w:t>
      </w:r>
    </w:p>
    <w:p w14:paraId="465C31E5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lac operator</w:t>
      </w:r>
    </w:p>
    <w:p w14:paraId="59F3073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bound_moiety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="lac repressor encoded by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lacI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>"</w:t>
      </w:r>
    </w:p>
    <w:p w14:paraId="5B69A25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/note="The lac repressor binds to the lac operator </w:t>
      </w:r>
    </w:p>
    <w:p w14:paraId="7E852AF5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toinhibi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transcription in E. coli. This inhibition can be </w:t>
      </w:r>
    </w:p>
    <w:p w14:paraId="55CDECEB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relieved by adding lactose or </w:t>
      </w:r>
    </w:p>
    <w:p w14:paraId="5806CD35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isopropyl-beta-D-thiogalactopyranoside (IPTG)."</w:t>
      </w:r>
    </w:p>
    <w:p w14:paraId="17FB624B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primer_bind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2206..2222</w:t>
      </w:r>
    </w:p>
    <w:p w14:paraId="21F68A46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M13 rev</w:t>
      </w:r>
    </w:p>
    <w:p w14:paraId="0A236DA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/note="common sequencing primer, one of multiple similar </w:t>
      </w:r>
    </w:p>
    <w:p w14:paraId="0C3291CA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variants"</w:t>
      </w:r>
    </w:p>
    <w:p w14:paraId="0B0F9800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misc_feature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2265..2598</w:t>
      </w:r>
    </w:p>
    <w:p w14:paraId="7046F28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cpcB-Promoter</w:t>
      </w:r>
    </w:p>
    <w:p w14:paraId="6CD2ACD5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misc_feature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2599..3117</w:t>
      </w:r>
    </w:p>
    <w:p w14:paraId="693D6362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cpcB</w:t>
      </w:r>
    </w:p>
    <w:p w14:paraId="731A981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misc_feature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3118..3130</w:t>
      </w:r>
    </w:p>
    <w:p w14:paraId="5E4A97DB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lastRenderedPageBreak/>
        <w:t>/label=Shine-Dalgarno-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Sequenz</w:t>
      </w:r>
      <w:proofErr w:type="spellEnd"/>
    </w:p>
    <w:p w14:paraId="6EB08832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misc_feature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3131..3847</w:t>
      </w:r>
    </w:p>
    <w:p w14:paraId="0565C5A0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sfGFP</w:t>
      </w:r>
      <w:proofErr w:type="spellEnd"/>
    </w:p>
    <w:p w14:paraId="2C5B4E7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primer_bind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3154..3173</w:t>
      </w:r>
    </w:p>
    <w:p w14:paraId="45DED03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FP_Primer</w:t>
      </w:r>
      <w:proofErr w:type="spellEnd"/>
    </w:p>
    <w:p w14:paraId="0FE6169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misc_feature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3848..5063</w:t>
      </w:r>
    </w:p>
    <w:p w14:paraId="08FE2F9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KanR</w:t>
      </w:r>
      <w:proofErr w:type="spellEnd"/>
    </w:p>
    <w:p w14:paraId="1A74BAA7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primer_bind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complement(4818..4838)</w:t>
      </w:r>
    </w:p>
    <w:p w14:paraId="0B2969BE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F30</w:t>
      </w:r>
    </w:p>
    <w:p w14:paraId="4ECA6607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3'UTR</w:t>
      </w:r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5064..5165</w:t>
      </w:r>
    </w:p>
    <w:p w14:paraId="45B909B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Terminator</w:t>
      </w:r>
    </w:p>
    <w:p w14:paraId="66B7606A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misc_feature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5166..5654</w:t>
      </w:r>
    </w:p>
    <w:p w14:paraId="23FAAAA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/label=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pcA</w:t>
      </w:r>
      <w:proofErr w:type="spellEnd"/>
    </w:p>
    <w:p w14:paraId="6271DB4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proofErr w:type="spellStart"/>
      <w:r w:rsidRPr="00E57188">
        <w:rPr>
          <w:rFonts w:ascii="Courier New" w:hAnsi="Courier New" w:cs="Courier New"/>
          <w:sz w:val="20"/>
          <w:lang w:val="en-US"/>
        </w:rPr>
        <w:t>primer_bind</w:t>
      </w:r>
      <w:proofErr w:type="spellEnd"/>
      <w:r w:rsidR="005315E9" w:rsidRPr="00E57188">
        <w:rPr>
          <w:rFonts w:ascii="Courier New" w:hAnsi="Courier New" w:cs="Courier New"/>
          <w:sz w:val="20"/>
          <w:lang w:val="en-US"/>
        </w:rPr>
        <w:t xml:space="preserve"> </w:t>
      </w:r>
      <w:r w:rsidRPr="00E57188">
        <w:rPr>
          <w:rFonts w:ascii="Courier New" w:hAnsi="Courier New" w:cs="Courier New"/>
          <w:sz w:val="20"/>
          <w:lang w:val="en-US"/>
        </w:rPr>
        <w:t>complement(5684..5700)</w:t>
      </w:r>
    </w:p>
    <w:p w14:paraId="44F704D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/label=M13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fwd</w:t>
      </w:r>
      <w:proofErr w:type="spellEnd"/>
    </w:p>
    <w:p w14:paraId="5382A811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/note="common sequencing primer, one of multiple similar </w:t>
      </w:r>
    </w:p>
    <w:p w14:paraId="567671D6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variants"</w:t>
      </w:r>
    </w:p>
    <w:p w14:paraId="18F9FA88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>ORIGIN</w:t>
      </w:r>
    </w:p>
    <w:p w14:paraId="490CFA70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cgaaag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tcgtga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ctatt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taggtt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tcatga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aatggttt</w:t>
      </w:r>
      <w:proofErr w:type="spellEnd"/>
    </w:p>
    <w:p w14:paraId="11F07C06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agacg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gtggca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cggg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gtgcgc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cccta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tttatttt</w:t>
      </w:r>
      <w:proofErr w:type="spellEnd"/>
    </w:p>
    <w:p w14:paraId="51D2A3C8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taaata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caaat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tccgct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agacaa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ctgat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gcttcaat</w:t>
      </w:r>
      <w:proofErr w:type="spellEnd"/>
    </w:p>
    <w:p w14:paraId="18E212F0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tattg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ggaaga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gagta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atttc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tcgcc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tccctttt</w:t>
      </w:r>
      <w:proofErr w:type="spellEnd"/>
    </w:p>
    <w:p w14:paraId="33FD4E8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cggca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ccttc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tttgc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caga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tggtg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aaaagatg</w:t>
      </w:r>
      <w:proofErr w:type="spellEnd"/>
    </w:p>
    <w:p w14:paraId="17B9E2D1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aagat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gggtg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agtggg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atcgaa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tctc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ggtaaga</w:t>
      </w:r>
      <w:proofErr w:type="spellEnd"/>
    </w:p>
    <w:p w14:paraId="513F1CA1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cttgag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tcgcc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gaacg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ccaatg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gcactt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agttctgc</w:t>
      </w:r>
      <w:proofErr w:type="spellEnd"/>
    </w:p>
    <w:p w14:paraId="7D3A28D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tgtggc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tattat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tattga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gggcaa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aactcg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cgcatac</w:t>
      </w:r>
      <w:proofErr w:type="spellEnd"/>
    </w:p>
    <w:p w14:paraId="3B3EF1CA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tattct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tgac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gagta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ccagtc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aaaagc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acggatg</w:t>
      </w:r>
      <w:proofErr w:type="spellEnd"/>
    </w:p>
    <w:p w14:paraId="78CEB91B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atgaca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gagaat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cagtgc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ataacc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gtgat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tgcggcca</w:t>
      </w:r>
      <w:proofErr w:type="spellEnd"/>
    </w:p>
    <w:p w14:paraId="2DA0422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6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ttactt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caacg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ggacc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gagct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tttt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caacatgg</w:t>
      </w:r>
      <w:proofErr w:type="spellEnd"/>
    </w:p>
    <w:p w14:paraId="7815FFF8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6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gatcat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tcgc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cgttg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cgga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tgaag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accaaacg</w:t>
      </w:r>
      <w:proofErr w:type="spellEnd"/>
    </w:p>
    <w:p w14:paraId="7F09C35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7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gagcg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ccacg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tgtagc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gcaac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gcgc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attaactg</w:t>
      </w:r>
      <w:proofErr w:type="spellEnd"/>
    </w:p>
    <w:p w14:paraId="34975FA2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7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gaacta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ctcta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ccggc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ttaata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gatgg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ggataaag</w:t>
      </w:r>
      <w:proofErr w:type="spellEnd"/>
    </w:p>
    <w:p w14:paraId="2E3C95E8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8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cagga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ttctgc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ggccc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gctggc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tatt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aaatctg</w:t>
      </w:r>
      <w:proofErr w:type="spellEnd"/>
    </w:p>
    <w:p w14:paraId="654FA6C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9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gccgg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gtgggt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ggtat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cagca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ggccag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taagccct</w:t>
      </w:r>
      <w:proofErr w:type="spellEnd"/>
    </w:p>
    <w:p w14:paraId="3BBDA3F7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9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cgtatc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ttatct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gacggg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caggc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tggat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aaatagac</w:t>
      </w:r>
      <w:proofErr w:type="spellEnd"/>
    </w:p>
    <w:p w14:paraId="754810B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0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atcgc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aggtg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ctgat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attgg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tgtcag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agtttact</w:t>
      </w:r>
      <w:proofErr w:type="spellEnd"/>
    </w:p>
    <w:p w14:paraId="68B75D4E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0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tatata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agattg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aaaac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ttttaa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aaagg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ggtgaaga</w:t>
      </w:r>
      <w:proofErr w:type="spellEnd"/>
    </w:p>
    <w:p w14:paraId="5D836528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1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ctttt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atctc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aaaat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aacg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ttcg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ctgagcgt</w:t>
      </w:r>
      <w:proofErr w:type="spellEnd"/>
    </w:p>
    <w:p w14:paraId="14CC97FC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2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gacccc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aaaag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aggat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gagat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ttttc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gtaatct</w:t>
      </w:r>
      <w:proofErr w:type="spellEnd"/>
    </w:p>
    <w:p w14:paraId="07EF59F8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2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tgcttg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aaaa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accgct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gcggtg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tttgc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caagagc</w:t>
      </w:r>
      <w:proofErr w:type="spellEnd"/>
    </w:p>
    <w:p w14:paraId="045B3426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3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ccaact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tccga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aactg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gcaga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agatac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tactgttc</w:t>
      </w:r>
      <w:proofErr w:type="spellEnd"/>
    </w:p>
    <w:p w14:paraId="39EC39F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3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ctagtg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cgtagt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ccacca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agaac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tagcac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tacatacc</w:t>
      </w:r>
      <w:proofErr w:type="spellEnd"/>
    </w:p>
    <w:p w14:paraId="3679BB36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4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gctct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tcctgt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agtggc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ccagt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ataagt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tcttaccg</w:t>
      </w:r>
      <w:proofErr w:type="spellEnd"/>
    </w:p>
    <w:p w14:paraId="770FDCB5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5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ttggac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gacgat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accgga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gcgcag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cgggc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ggggggtt</w:t>
      </w:r>
      <w:proofErr w:type="spellEnd"/>
    </w:p>
    <w:p w14:paraId="369300A5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5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tgcaca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ccagc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gcgaac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tacacc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tgagat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acagcgtg</w:t>
      </w:r>
      <w:proofErr w:type="spellEnd"/>
    </w:p>
    <w:p w14:paraId="408C7B3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6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tatga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gcgcca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cccga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gaaag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caggt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ggtaagcg</w:t>
      </w:r>
      <w:proofErr w:type="spellEnd"/>
    </w:p>
    <w:p w14:paraId="685F5BB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6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agggtc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aggag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acgag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ttcca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gaaacg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gtatcttt</w:t>
      </w:r>
      <w:proofErr w:type="spellEnd"/>
    </w:p>
    <w:p w14:paraId="2D4F90C5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7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agtcct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ggtttc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cctctg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agcgt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ttttg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ctcgtcag</w:t>
      </w:r>
      <w:proofErr w:type="spellEnd"/>
    </w:p>
    <w:p w14:paraId="60719BF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8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gggcgg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tatgg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gccag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gcggc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acgg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gcctttt</w:t>
      </w:r>
      <w:proofErr w:type="spellEnd"/>
    </w:p>
    <w:p w14:paraId="017A7BF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8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tggcct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ctcac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ctttcc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ttatcc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attctg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aaccgta</w:t>
      </w:r>
      <w:proofErr w:type="spellEnd"/>
    </w:p>
    <w:p w14:paraId="52F1EBD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9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accgc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agtga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accgc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cgcagc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gaccg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agcgagt</w:t>
      </w:r>
      <w:proofErr w:type="spellEnd"/>
    </w:p>
    <w:p w14:paraId="25F1C41E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19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gtgagc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agcg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gcgccc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cgcaaa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ctctcc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gcgttggc</w:t>
      </w:r>
      <w:proofErr w:type="spellEnd"/>
    </w:p>
    <w:p w14:paraId="46FD8180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0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attcat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gcagct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cgacag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cccgac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agcgg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tgagcgca</w:t>
      </w:r>
      <w:proofErr w:type="spellEnd"/>
    </w:p>
    <w:p w14:paraId="065DD3BC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1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gcaatt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tgagtt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actca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gcaccc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ctttac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atgcttc</w:t>
      </w:r>
      <w:proofErr w:type="spellEnd"/>
    </w:p>
    <w:p w14:paraId="58908AAB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1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gctcgt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gtgtg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tgtgag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aacaa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cacag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agctatg</w:t>
      </w:r>
      <w:proofErr w:type="spellEnd"/>
    </w:p>
    <w:p w14:paraId="3C24A4E1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2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atgat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caag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atgcct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gtcgac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gaggct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gcatgga</w:t>
      </w:r>
      <w:proofErr w:type="spellEnd"/>
    </w:p>
    <w:p w14:paraId="64D60EA6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2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cgatcg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ctcgca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gaccg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tcactc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gaagag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aagtttgt</w:t>
      </w:r>
      <w:proofErr w:type="spellEnd"/>
    </w:p>
    <w:p w14:paraId="02FCD80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3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atcca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ttaaa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taca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taactc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atgctc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gcagtgta</w:t>
      </w:r>
      <w:proofErr w:type="spellEnd"/>
    </w:p>
    <w:p w14:paraId="38F7BF8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4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aattt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agggc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gcaatt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ggaag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tttcag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tttcgcgc</w:t>
      </w:r>
      <w:proofErr w:type="spellEnd"/>
    </w:p>
    <w:p w14:paraId="137BB97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4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tctcat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gacaa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tctca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gtcg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cgggtt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ccaggct</w:t>
      </w:r>
      <w:proofErr w:type="spellEnd"/>
    </w:p>
    <w:p w14:paraId="0C86309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5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gtcta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caaac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aaaat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gtttg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gaccag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tctcaagt</w:t>
      </w:r>
      <w:proofErr w:type="spellEnd"/>
    </w:p>
    <w:p w14:paraId="1303EDF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5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agtagg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taattc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cgacg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cactaa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gtctct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tgacgct</w:t>
      </w:r>
      <w:proofErr w:type="spellEnd"/>
    </w:p>
    <w:p w14:paraId="18CC40D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lastRenderedPageBreak/>
        <w:t xml:space="preserve">26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tggcga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tctct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ccagc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gcact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aaatg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cagacagc</w:t>
      </w:r>
      <w:proofErr w:type="spellEnd"/>
    </w:p>
    <w:p w14:paraId="6EE16A5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7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aagcg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gactcg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accgc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agcaa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tccacc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ttgccaac</w:t>
      </w:r>
      <w:proofErr w:type="spellEnd"/>
    </w:p>
    <w:p w14:paraId="58B8DEA6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7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agctcg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tgttc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agcagc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actgat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ccggt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acgcgtac</w:t>
      </w:r>
      <w:proofErr w:type="spellEnd"/>
    </w:p>
    <w:p w14:paraId="474260BE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8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agccg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atggct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cttgc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catgg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tcctt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atgtcacc</w:t>
      </w:r>
      <w:proofErr w:type="spellEnd"/>
    </w:p>
    <w:p w14:paraId="58863C1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8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cgccat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tctggc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ctagcg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gacg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tgctt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gtctacgt</w:t>
      </w:r>
      <w:proofErr w:type="spellEnd"/>
    </w:p>
    <w:p w14:paraId="30BBAA0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29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accta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gctctg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ccccg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ttccg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gtcggc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aaaaatg</w:t>
      </w:r>
      <w:proofErr w:type="spellEnd"/>
    </w:p>
    <w:p w14:paraId="2A7785F2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0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agaagc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tgcaa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aggcg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ttctg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ccccc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attgcagc</w:t>
      </w:r>
      <w:proofErr w:type="spellEnd"/>
    </w:p>
    <w:p w14:paraId="465A6ADB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0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ctgat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aaatc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cctac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cgcgc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gctgct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cgtaaagg</w:t>
      </w:r>
      <w:proofErr w:type="spellEnd"/>
    </w:p>
    <w:p w14:paraId="15C23A8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1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attaa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gagcaa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gaagaa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cactg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gtccc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cttgttga</w:t>
      </w:r>
      <w:proofErr w:type="spellEnd"/>
    </w:p>
    <w:p w14:paraId="574B7D18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1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tagatg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gtta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cacaaa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ctgtcc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gaggg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ggtgatgc</w:t>
      </w:r>
      <w:proofErr w:type="spellEnd"/>
    </w:p>
    <w:p w14:paraId="060AE2D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2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caaacg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gcttac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aaattt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cacta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aaact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ttccatg</w:t>
      </w:r>
      <w:proofErr w:type="spellEnd"/>
    </w:p>
    <w:p w14:paraId="6AACA21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3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caaca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cactac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cttat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ttcaat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tcccg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ccggatca</w:t>
      </w:r>
      <w:proofErr w:type="spellEnd"/>
    </w:p>
    <w:p w14:paraId="7BD2A28B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3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tgaaac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tgactt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agagt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tgccc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ttatgt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gaacgcac</w:t>
      </w:r>
      <w:proofErr w:type="spellEnd"/>
    </w:p>
    <w:p w14:paraId="5AB2A10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4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tatct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agatga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cttac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cgcgt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gtcaa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aaggtga</w:t>
      </w:r>
      <w:proofErr w:type="spellEnd"/>
    </w:p>
    <w:p w14:paraId="11D9B251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4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cccttg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tcgtat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ttaaaa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ttgatt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agaag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acattct</w:t>
      </w:r>
      <w:proofErr w:type="spellEnd"/>
    </w:p>
    <w:p w14:paraId="679A762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5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gacac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gagta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tttaac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acaatg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catcac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gacaaaca</w:t>
      </w:r>
      <w:proofErr w:type="spellEnd"/>
    </w:p>
    <w:p w14:paraId="2BB4E216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6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agaatg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caaagc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ttcaaa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gccac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gaag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ccgttca</w:t>
      </w:r>
      <w:proofErr w:type="spellEnd"/>
    </w:p>
    <w:p w14:paraId="555226E1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6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tagcag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ttatc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aatact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ttggcg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ccctgt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taccaga</w:t>
      </w:r>
      <w:proofErr w:type="spellEnd"/>
    </w:p>
    <w:p w14:paraId="4BAA6B1E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7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accatt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tcgac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tctgtc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cgaaag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caacg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gtgacca</w:t>
      </w:r>
      <w:proofErr w:type="spellEnd"/>
    </w:p>
    <w:p w14:paraId="63DC2E85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7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tggtc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gagt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actgct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ggatta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tggcat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gagctcta</w:t>
      </w:r>
      <w:proofErr w:type="spellEnd"/>
    </w:p>
    <w:p w14:paraId="10F18F3E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8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aataat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acccca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taca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tgcttc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tcgtat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tgtggaat</w:t>
      </w:r>
      <w:proofErr w:type="spellEnd"/>
    </w:p>
    <w:p w14:paraId="1E10F8B8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9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tgagcg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acaat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acagg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gctatg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tgatta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ttccccgg</w:t>
      </w:r>
      <w:proofErr w:type="spellEnd"/>
    </w:p>
    <w:p w14:paraId="0C22715B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39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ccgtcg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caggg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ggggg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cacgtt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ctcaaa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tgatgtt</w:t>
      </w:r>
      <w:proofErr w:type="spellEnd"/>
    </w:p>
    <w:p w14:paraId="2063609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0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attgca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ataaaa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atcatc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caat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tgtct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cataaaca</w:t>
      </w:r>
      <w:proofErr w:type="spellEnd"/>
    </w:p>
    <w:p w14:paraId="1F7E357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0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aataca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gtgtt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cata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ggga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cttgct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gccgcgat</w:t>
      </w:r>
      <w:proofErr w:type="spellEnd"/>
    </w:p>
    <w:p w14:paraId="47D6B6B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1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aattcc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tggat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ttat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tataa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ctcgcg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tgtcgggc</w:t>
      </w:r>
      <w:proofErr w:type="spellEnd"/>
    </w:p>
    <w:p w14:paraId="132BFD5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2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tcaggt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caatct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attgt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agccc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cgccag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tttctga</w:t>
      </w:r>
      <w:proofErr w:type="spellEnd"/>
    </w:p>
    <w:p w14:paraId="19A3E128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2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atggc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gtagcg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caatga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acaga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ggtca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aaactggc</w:t>
      </w:r>
      <w:proofErr w:type="spellEnd"/>
    </w:p>
    <w:p w14:paraId="3F01857C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3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acggaa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tgcct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gaccat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atttt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gtactc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gatgcat</w:t>
      </w:r>
      <w:proofErr w:type="spellEnd"/>
    </w:p>
    <w:p w14:paraId="386ACA9A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3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ttactc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ctgcg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cggga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gcattc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tatta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tatcctg</w:t>
      </w:r>
      <w:proofErr w:type="spellEnd"/>
    </w:p>
    <w:p w14:paraId="73EB46A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4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tcagg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atattg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gcgct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gtgttc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gccgg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ttcgattc</w:t>
      </w:r>
      <w:proofErr w:type="spellEnd"/>
    </w:p>
    <w:p w14:paraId="2401F37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5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tttgt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tcctt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agcg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gtattt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tcgctc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gcaatcac</w:t>
      </w:r>
      <w:proofErr w:type="spellEnd"/>
    </w:p>
    <w:p w14:paraId="79E62007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5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tgaat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gtttgg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gcgag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tttga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agcgta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ctggcctg</w:t>
      </w:r>
      <w:proofErr w:type="spellEnd"/>
    </w:p>
    <w:p w14:paraId="0C6799CB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6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aacaa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gaaa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gcataa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tgcca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accgg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gtcgtca</w:t>
      </w:r>
      <w:proofErr w:type="spellEnd"/>
    </w:p>
    <w:p w14:paraId="7D83ADE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6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atgg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ctca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aacct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ttgac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ggaaat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aggttgta</w:t>
      </w:r>
      <w:proofErr w:type="spellEnd"/>
    </w:p>
    <w:p w14:paraId="3FB44B3E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7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atgtt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gagtcg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cgcaga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taccag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ttgcc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atggaact</w:t>
      </w:r>
      <w:proofErr w:type="spellEnd"/>
    </w:p>
    <w:p w14:paraId="02B763F7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8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ctcgg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ttctc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ttaca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ggctt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aaaat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tattgata</w:t>
      </w:r>
      <w:proofErr w:type="spellEnd"/>
    </w:p>
    <w:p w14:paraId="5082B76C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8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cctgat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taaa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gtttca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atgctc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agttt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atcagaat</w:t>
      </w:r>
      <w:proofErr w:type="spellEnd"/>
    </w:p>
    <w:p w14:paraId="41C38905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9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gttaa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gtaac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gcagag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acgctg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acggg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cggctttg</w:t>
      </w:r>
      <w:proofErr w:type="spellEnd"/>
    </w:p>
    <w:p w14:paraId="056C6D0C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49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gaataa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aactt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agtt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tcag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gcatct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gacaacgc</w:t>
      </w:r>
      <w:proofErr w:type="spellEnd"/>
    </w:p>
    <w:p w14:paraId="2BA00BE0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0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accgtt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ggcaaa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attcgc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cttgca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gtcat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cgtcatcg</w:t>
      </w:r>
      <w:proofErr w:type="spellEnd"/>
    </w:p>
    <w:p w14:paraId="35F451CA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1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acccca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gattcc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tcaaa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atttg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taaca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gattatt</w:t>
      </w:r>
      <w:proofErr w:type="spellEnd"/>
    </w:p>
    <w:p w14:paraId="78F27BCF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1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acaat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cccgt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gaagc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gccgca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attctc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tcgtttcc</w:t>
      </w:r>
      <w:proofErr w:type="spellEnd"/>
    </w:p>
    <w:p w14:paraId="0984B4B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2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agcagc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aaatcc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gcgt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cgtttc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aggct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cagcctgc</w:t>
      </w:r>
      <w:proofErr w:type="spellEnd"/>
    </w:p>
    <w:p w14:paraId="431524A6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2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gctgct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aactga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caaagc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tctctc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tggc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tcaagcgg</w:t>
      </w:r>
      <w:proofErr w:type="spellEnd"/>
    </w:p>
    <w:p w14:paraId="1D2BC42E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3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acaac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cccct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accca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caggga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actacg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gaccgccg</w:t>
      </w:r>
      <w:proofErr w:type="spellEnd"/>
    </w:p>
    <w:p w14:paraId="3311E451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4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ggtaaa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aatgcg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tgacat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tactat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gcatgg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tactgcc</w:t>
      </w:r>
      <w:proofErr w:type="spellEnd"/>
    </w:p>
    <w:p w14:paraId="5070B577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4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gtggct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gaactg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tatgga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tacctc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ccggta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acgaaatca</w:t>
      </w:r>
      <w:proofErr w:type="spellEnd"/>
    </w:p>
    <w:p w14:paraId="0EEE7F5C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5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gtacct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agctgt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cagctgg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gttgaa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tgaaat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tcaaagcca</w:t>
      </w:r>
      <w:proofErr w:type="spellEnd"/>
    </w:p>
    <w:p w14:paraId="6E9899D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5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atggt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cggcg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tgctgt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gccaac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acctcg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cgcgatta</w:t>
      </w:r>
      <w:proofErr w:type="spellEnd"/>
    </w:p>
    <w:p w14:paraId="6F5236B3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6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gctcta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agatcg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ctggt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agctc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cactgg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cgttttac</w:t>
      </w:r>
      <w:proofErr w:type="spellEnd"/>
    </w:p>
    <w:p w14:paraId="4009656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7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acgtcgt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ggaaaa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tggcgt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caactt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gccttg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acatcccc</w:t>
      </w:r>
      <w:proofErr w:type="spellEnd"/>
    </w:p>
    <w:p w14:paraId="43838A9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76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ttcgcc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gcgta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gaaga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cgcaccg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cgcccttc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acagttgc</w:t>
      </w:r>
      <w:proofErr w:type="spellEnd"/>
    </w:p>
    <w:p w14:paraId="28698859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82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cagcctga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gcgaat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ctgat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tattttc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ttacgc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gtgcggta</w:t>
      </w:r>
      <w:proofErr w:type="spellEnd"/>
    </w:p>
    <w:p w14:paraId="73A0739A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88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cacac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tatggtg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tctcagt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aatctgctc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gatgccg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agttaagcc</w:t>
      </w:r>
      <w:proofErr w:type="spellEnd"/>
    </w:p>
    <w:p w14:paraId="6D7FE0C4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594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gccccga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cgccaaca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cgctga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gccctga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cttgtc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tcccggcat</w:t>
      </w:r>
      <w:proofErr w:type="spellEnd"/>
    </w:p>
    <w:p w14:paraId="5DDEA8ED" w14:textId="77777777" w:rsidR="005315E9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  <w:lang w:val="en-US"/>
        </w:rPr>
      </w:pPr>
      <w:r w:rsidRPr="00E57188">
        <w:rPr>
          <w:rFonts w:ascii="Courier New" w:hAnsi="Courier New" w:cs="Courier New"/>
          <w:sz w:val="20"/>
          <w:lang w:val="en-US"/>
        </w:rPr>
        <w:t xml:space="preserve">6001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ccgcttaca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aagctgt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accgtctcc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gagctgcat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gtgtcagagg</w:t>
      </w:r>
      <w:proofErr w:type="spellEnd"/>
      <w:r w:rsidRPr="00E57188">
        <w:rPr>
          <w:rFonts w:ascii="Courier New" w:hAnsi="Courier New" w:cs="Courier New"/>
          <w:sz w:val="20"/>
          <w:lang w:val="en-US"/>
        </w:rPr>
        <w:t xml:space="preserve"> </w:t>
      </w:r>
      <w:proofErr w:type="spellStart"/>
      <w:r w:rsidRPr="00E57188">
        <w:rPr>
          <w:rFonts w:ascii="Courier New" w:hAnsi="Courier New" w:cs="Courier New"/>
          <w:sz w:val="20"/>
          <w:lang w:val="en-US"/>
        </w:rPr>
        <w:t>ttttcaccgt</w:t>
      </w:r>
      <w:proofErr w:type="spellEnd"/>
    </w:p>
    <w:p w14:paraId="42037153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</w:rPr>
      </w:pPr>
      <w:r w:rsidRPr="00E57188">
        <w:rPr>
          <w:rFonts w:ascii="Courier New" w:hAnsi="Courier New" w:cs="Courier New"/>
          <w:sz w:val="20"/>
        </w:rPr>
        <w:t>6061 catcaccgaa acgcgcga</w:t>
      </w:r>
    </w:p>
    <w:p w14:paraId="191F6634" w14:textId="77777777" w:rsidR="0097392C" w:rsidRPr="00E57188" w:rsidRDefault="0097392C" w:rsidP="0097392C">
      <w:pPr>
        <w:spacing w:after="0" w:line="240" w:lineRule="auto"/>
        <w:rPr>
          <w:rFonts w:ascii="Courier New" w:hAnsi="Courier New" w:cs="Courier New"/>
          <w:sz w:val="20"/>
        </w:rPr>
      </w:pPr>
      <w:r w:rsidRPr="00E57188">
        <w:rPr>
          <w:rFonts w:ascii="Courier New" w:hAnsi="Courier New" w:cs="Courier New"/>
          <w:sz w:val="20"/>
        </w:rPr>
        <w:t>//</w:t>
      </w:r>
    </w:p>
    <w:sectPr w:rsidR="0097392C" w:rsidRPr="00E57188">
      <w:footerReference w:type="default" r:id="rId6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747659" w14:textId="77777777" w:rsidR="00C47B88" w:rsidRDefault="00C47B88" w:rsidP="00004251">
      <w:pPr>
        <w:spacing w:after="0" w:line="240" w:lineRule="auto"/>
      </w:pPr>
      <w:r>
        <w:separator/>
      </w:r>
    </w:p>
  </w:endnote>
  <w:endnote w:type="continuationSeparator" w:id="0">
    <w:p w14:paraId="1E0CB049" w14:textId="77777777" w:rsidR="00C47B88" w:rsidRDefault="00C47B88" w:rsidP="000042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558187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D9E9E1" w14:textId="06358588" w:rsidR="00004251" w:rsidRDefault="0000425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E00F9AC" w14:textId="77777777" w:rsidR="00004251" w:rsidRDefault="000042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FC41BE" w14:textId="77777777" w:rsidR="00C47B88" w:rsidRDefault="00C47B88" w:rsidP="00004251">
      <w:pPr>
        <w:spacing w:after="0" w:line="240" w:lineRule="auto"/>
      </w:pPr>
      <w:r>
        <w:separator/>
      </w:r>
    </w:p>
  </w:footnote>
  <w:footnote w:type="continuationSeparator" w:id="0">
    <w:p w14:paraId="1262AC33" w14:textId="77777777" w:rsidR="00C47B88" w:rsidRDefault="00C47B88" w:rsidP="0000425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5t5asxf2dz5rew9wevtsw4x2z2vs05xrp2&quot;&gt;ag&lt;record-ids&gt;&lt;item&gt;7855&lt;/item&gt;&lt;item&gt;18568&lt;/item&gt;&lt;item&gt;18749&lt;/item&gt;&lt;/record-ids&gt;&lt;/item&gt;&lt;/Libraries&gt;"/>
  </w:docVars>
  <w:rsids>
    <w:rsidRoot w:val="002448AD"/>
    <w:rsid w:val="00004251"/>
    <w:rsid w:val="00026ACF"/>
    <w:rsid w:val="00094415"/>
    <w:rsid w:val="000A1912"/>
    <w:rsid w:val="000B62BE"/>
    <w:rsid w:val="000C5ACF"/>
    <w:rsid w:val="000E20D8"/>
    <w:rsid w:val="000F4D63"/>
    <w:rsid w:val="001326DF"/>
    <w:rsid w:val="0014778C"/>
    <w:rsid w:val="00147C4D"/>
    <w:rsid w:val="001731B6"/>
    <w:rsid w:val="002448AD"/>
    <w:rsid w:val="00252076"/>
    <w:rsid w:val="002B1D6B"/>
    <w:rsid w:val="002F4FB7"/>
    <w:rsid w:val="003A7DE5"/>
    <w:rsid w:val="003F2D5D"/>
    <w:rsid w:val="00426E9A"/>
    <w:rsid w:val="00475400"/>
    <w:rsid w:val="00491DB3"/>
    <w:rsid w:val="004F0EAE"/>
    <w:rsid w:val="005315E9"/>
    <w:rsid w:val="005643F2"/>
    <w:rsid w:val="006E218D"/>
    <w:rsid w:val="00713DFC"/>
    <w:rsid w:val="00851999"/>
    <w:rsid w:val="00877F2F"/>
    <w:rsid w:val="0097392C"/>
    <w:rsid w:val="00A235F8"/>
    <w:rsid w:val="00A31E90"/>
    <w:rsid w:val="00A76F7A"/>
    <w:rsid w:val="00B004B7"/>
    <w:rsid w:val="00B04D16"/>
    <w:rsid w:val="00B10B4F"/>
    <w:rsid w:val="00B30BB3"/>
    <w:rsid w:val="00B40B0F"/>
    <w:rsid w:val="00BB081E"/>
    <w:rsid w:val="00C13127"/>
    <w:rsid w:val="00C47B88"/>
    <w:rsid w:val="00CB2692"/>
    <w:rsid w:val="00CC200E"/>
    <w:rsid w:val="00D17A3E"/>
    <w:rsid w:val="00D846F8"/>
    <w:rsid w:val="00D87216"/>
    <w:rsid w:val="00DB71C0"/>
    <w:rsid w:val="00E57188"/>
    <w:rsid w:val="00EA0E5E"/>
    <w:rsid w:val="00EE1969"/>
    <w:rsid w:val="00F8709A"/>
    <w:rsid w:val="00FB4F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01581D"/>
  <w15:chartTrackingRefBased/>
  <w15:docId w15:val="{DA9B302C-501A-4360-935D-D070DFE846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0A1912"/>
    <w:rPr>
      <w:rFonts w:ascii="Times New Roman" w:hAnsi="Times New Roman" w:cs="Times New Roman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Zchn"/>
    <w:rsid w:val="00F8709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F8709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F8709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F8709A"/>
    <w:rPr>
      <w:rFonts w:ascii="Calibri" w:hAnsi="Calibri" w:cs="Calibri"/>
      <w:noProof/>
      <w:lang w:val="en-US"/>
    </w:rPr>
  </w:style>
  <w:style w:type="character" w:customStyle="1" w:styleId="fontstyle21">
    <w:name w:val="fontstyle21"/>
    <w:basedOn w:val="DefaultParagraphFont"/>
    <w:rsid w:val="00CB2692"/>
    <w:rPr>
      <w:rFonts w:ascii="Times New Roman" w:hAnsi="Times New Roman" w:cs="Times New Roman" w:hint="default"/>
      <w:b/>
      <w:bCs/>
      <w:i w:val="0"/>
      <w:iCs w:val="0"/>
      <w:color w:val="000000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17A3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7A3E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C5A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C5A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5AC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C5A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C5ACF"/>
    <w:rPr>
      <w:b/>
      <w:bCs/>
      <w:sz w:val="20"/>
      <w:szCs w:val="20"/>
    </w:rPr>
  </w:style>
  <w:style w:type="paragraph" w:customStyle="1" w:styleId="Default">
    <w:name w:val="Default"/>
    <w:rsid w:val="00026AC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0042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04251"/>
  </w:style>
  <w:style w:type="paragraph" w:styleId="Footer">
    <w:name w:val="footer"/>
    <w:basedOn w:val="Normal"/>
    <w:link w:val="FooterChar"/>
    <w:uiPriority w:val="99"/>
    <w:unhideWhenUsed/>
    <w:rsid w:val="000042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0425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3351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45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6</Pages>
  <Words>3167</Words>
  <Characters>18054</Characters>
  <Application>Microsoft Office Word</Application>
  <DocSecurity>0</DocSecurity>
  <Lines>150</Lines>
  <Paragraphs>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11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mparter.tilman@outlook.de</dc:creator>
  <cp:keywords/>
  <dc:description/>
  <cp:lastModifiedBy>Vidhya Iyer</cp:lastModifiedBy>
  <cp:revision>10</cp:revision>
  <dcterms:created xsi:type="dcterms:W3CDTF">2021-12-15T09:59:00Z</dcterms:created>
  <dcterms:modified xsi:type="dcterms:W3CDTF">2021-12-16T07:28:00Z</dcterms:modified>
</cp:coreProperties>
</file>